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7F27A" w14:textId="77777777" w:rsidR="00126305" w:rsidRDefault="00126305" w:rsidP="00126305">
      <w:pPr>
        <w:pStyle w:val="Title"/>
      </w:pPr>
      <w:r>
        <w:t xml:space="preserve">Smoking reduction trajectories, and their association with smoking cessation: A secondary analysis of longitudinal RCT data </w:t>
      </w:r>
    </w:p>
    <w:p w14:paraId="69D1995E" w14:textId="77777777" w:rsidR="00786C15" w:rsidRDefault="00786C15" w:rsidP="00126305">
      <w:pPr>
        <w:pStyle w:val="Title"/>
      </w:pPr>
    </w:p>
    <w:p w14:paraId="74418176" w14:textId="77777777" w:rsidR="00786C15" w:rsidRDefault="00786C15" w:rsidP="00786C15">
      <w:commentRangeStart w:id="0"/>
      <w:r>
        <w:t>Short Title</w:t>
      </w:r>
    </w:p>
    <w:p w14:paraId="63B558E9" w14:textId="77777777" w:rsidR="00786C15" w:rsidRDefault="00786C15" w:rsidP="00786C15"/>
    <w:p w14:paraId="5333BCD2" w14:textId="479C0566" w:rsidR="00334259" w:rsidRDefault="00334259" w:rsidP="00786C15">
      <w:r>
        <w:t>Authors</w:t>
      </w:r>
      <w:r w:rsidR="005F0481">
        <w:t xml:space="preserve"> and </w:t>
      </w:r>
      <w:r>
        <w:t>Affiliations</w:t>
      </w:r>
    </w:p>
    <w:p w14:paraId="59A513EF" w14:textId="77777777" w:rsidR="00334259" w:rsidRDefault="00334259" w:rsidP="00786C15"/>
    <w:p w14:paraId="2658751C" w14:textId="6EFDEAB5" w:rsidR="00334259" w:rsidRDefault="00334259" w:rsidP="00786C15">
      <w:r>
        <w:t>Acknowle</w:t>
      </w:r>
      <w:r w:rsidR="004C7947">
        <w:t>d</w:t>
      </w:r>
      <w:r>
        <w:t>gements</w:t>
      </w:r>
    </w:p>
    <w:p w14:paraId="285DB17E" w14:textId="77777777" w:rsidR="00334259" w:rsidRDefault="00334259" w:rsidP="00786C15"/>
    <w:p w14:paraId="4708D9D4" w14:textId="77777777" w:rsidR="005F0481" w:rsidRDefault="004C7947" w:rsidP="00786C15">
      <w:r>
        <w:t xml:space="preserve">Word count excluding abstract: </w:t>
      </w:r>
      <w:r w:rsidR="00B1295C">
        <w:t>34</w:t>
      </w:r>
      <w:r w:rsidR="00806206">
        <w:t>13</w:t>
      </w:r>
      <w:r w:rsidR="00B1295C">
        <w:t xml:space="preserve"> (</w:t>
      </w:r>
      <w:r w:rsidR="00A67A60">
        <w:t>4,500 max)</w:t>
      </w:r>
    </w:p>
    <w:p w14:paraId="4D15C037" w14:textId="77777777" w:rsidR="005F0481" w:rsidRDefault="005F0481" w:rsidP="00786C15"/>
    <w:p w14:paraId="5A250812" w14:textId="77777777" w:rsidR="005F0481" w:rsidRDefault="005F0481" w:rsidP="00786C15">
      <w:r>
        <w:t>Declarations of competing interest</w:t>
      </w:r>
    </w:p>
    <w:p w14:paraId="570861F1" w14:textId="77777777" w:rsidR="005F0481" w:rsidRDefault="005F0481" w:rsidP="00786C15"/>
    <w:p w14:paraId="62520FA9" w14:textId="77777777" w:rsidR="005F0481" w:rsidRDefault="005F0481" w:rsidP="00786C15">
      <w:r>
        <w:t>Primary funding</w:t>
      </w:r>
    </w:p>
    <w:p w14:paraId="1C2883B4" w14:textId="77777777" w:rsidR="005F0481" w:rsidRDefault="005F0481" w:rsidP="00786C15"/>
    <w:p w14:paraId="3E3678D9" w14:textId="3D60881E" w:rsidR="00477939" w:rsidRDefault="00EF568B" w:rsidP="00786C15">
      <w:r>
        <w:t>Clinical trial registration details</w:t>
      </w:r>
      <w:r w:rsidR="00477939">
        <w:br w:type="page"/>
      </w:r>
      <w:commentRangeEnd w:id="0"/>
      <w:r w:rsidR="003F237F">
        <w:rPr>
          <w:rStyle w:val="CommentReference"/>
        </w:rPr>
        <w:commentReference w:id="0"/>
      </w:r>
    </w:p>
    <w:p w14:paraId="471C2408" w14:textId="77777777" w:rsidR="00ED22BE" w:rsidRDefault="00653BDB" w:rsidP="00653BDB">
      <w:pPr>
        <w:pStyle w:val="Heading1"/>
      </w:pPr>
      <w:r>
        <w:lastRenderedPageBreak/>
        <w:t>ABSTRACT</w:t>
      </w:r>
    </w:p>
    <w:p w14:paraId="7DB505AD" w14:textId="77777777" w:rsidR="00ED22BE" w:rsidRDefault="00ED22BE" w:rsidP="00653BDB">
      <w:pPr>
        <w:pStyle w:val="Heading1"/>
      </w:pPr>
    </w:p>
    <w:p w14:paraId="3BA364C1" w14:textId="04467395" w:rsidR="00B552B3" w:rsidRDefault="00B552B3" w:rsidP="00ED22BE">
      <w:pPr>
        <w:pStyle w:val="Heading2"/>
      </w:pPr>
      <w:r>
        <w:t>Background and Aims</w:t>
      </w:r>
    </w:p>
    <w:p w14:paraId="1DCCD8B9" w14:textId="598798A7" w:rsidR="00B552B3" w:rsidRDefault="006779F9" w:rsidP="006779F9">
      <w:pPr>
        <w:pStyle w:val="Heading2"/>
      </w:pPr>
      <w:r>
        <w:t>Design</w:t>
      </w:r>
    </w:p>
    <w:p w14:paraId="41F8156F" w14:textId="13A8135A" w:rsidR="006779F9" w:rsidRDefault="006779F9" w:rsidP="006779F9">
      <w:pPr>
        <w:pStyle w:val="Heading2"/>
      </w:pPr>
      <w:r>
        <w:t>Setting</w:t>
      </w:r>
    </w:p>
    <w:p w14:paraId="31FB13F3" w14:textId="48E4C2E2" w:rsidR="006779F9" w:rsidRPr="006779F9" w:rsidRDefault="006779F9" w:rsidP="006779F9">
      <w:pPr>
        <w:pStyle w:val="Heading2"/>
      </w:pPr>
      <w:r>
        <w:t>Participants</w:t>
      </w:r>
    </w:p>
    <w:p w14:paraId="594E677F" w14:textId="1704A13C" w:rsidR="00B552B3" w:rsidRDefault="00F11A48" w:rsidP="00ED22BE">
      <w:pPr>
        <w:pStyle w:val="Heading2"/>
      </w:pPr>
      <w:r>
        <w:t>Measurements</w:t>
      </w:r>
    </w:p>
    <w:p w14:paraId="39D72BC0" w14:textId="59862E7B" w:rsidR="00B552B3" w:rsidRDefault="00476F78" w:rsidP="00ED22BE">
      <w:pPr>
        <w:pStyle w:val="Heading2"/>
      </w:pPr>
      <w:r>
        <w:t>Findings</w:t>
      </w:r>
    </w:p>
    <w:p w14:paraId="399FBB92" w14:textId="6A8928F3" w:rsidR="00DD7D9A" w:rsidRDefault="00B552B3" w:rsidP="00DD7D9A">
      <w:pPr>
        <w:rPr>
          <w:rStyle w:val="Heading1Char"/>
        </w:rPr>
      </w:pPr>
      <w:r w:rsidRPr="00DD7D9A">
        <w:rPr>
          <w:rStyle w:val="Heading2Char"/>
        </w:rPr>
        <w:t>Conclusions</w:t>
      </w:r>
      <w:r w:rsidR="00904018">
        <w:br/>
      </w:r>
      <w:r w:rsidR="00904018">
        <w:br/>
      </w:r>
      <w:r w:rsidR="00904018">
        <w:br/>
      </w:r>
      <w:r w:rsidR="00904018" w:rsidRPr="00904018">
        <w:rPr>
          <w:rStyle w:val="Heading1Char"/>
        </w:rPr>
        <w:br/>
      </w:r>
      <w:r w:rsidR="00904018" w:rsidRPr="00DD7D9A">
        <w:rPr>
          <w:rStyle w:val="Heading1Char"/>
        </w:rPr>
        <w:t>Keywords</w:t>
      </w:r>
    </w:p>
    <w:p w14:paraId="4B618032" w14:textId="2AF4E897" w:rsidR="00DD7D9A" w:rsidRDefault="00DD7D9A" w:rsidP="00DD7D9A">
      <w:r>
        <w:t>6-10</w:t>
      </w:r>
    </w:p>
    <w:p w14:paraId="108BBB6E" w14:textId="5BA224E1" w:rsidR="00DD7D9A" w:rsidRDefault="00DD7D9A" w:rsidP="00DD7D9A"/>
    <w:p w14:paraId="3A12454D" w14:textId="43D7DEAB" w:rsidR="00DD7D9A" w:rsidRPr="00904018" w:rsidRDefault="00DD7D9A" w:rsidP="00DD7D9A">
      <w:r>
        <w:br w:type="page"/>
      </w:r>
    </w:p>
    <w:p w14:paraId="731739A1" w14:textId="177778EC" w:rsidR="00EC56AE" w:rsidRDefault="00552D0A" w:rsidP="00783274">
      <w:pPr>
        <w:pStyle w:val="Heading1"/>
      </w:pPr>
      <w:r>
        <w:lastRenderedPageBreak/>
        <w:t>INTRODUCTION</w:t>
      </w:r>
    </w:p>
    <w:p w14:paraId="20125C55" w14:textId="03E4B3C3" w:rsidR="00533434" w:rsidRDefault="00533434" w:rsidP="00533434"/>
    <w:p w14:paraId="4D7AA510" w14:textId="77777777" w:rsidR="00373937" w:rsidRDefault="00373937" w:rsidP="008026BF">
      <w:pPr>
        <w:rPr>
          <w:color w:val="538135" w:themeColor="accent6" w:themeShade="BF"/>
        </w:rPr>
      </w:pPr>
    </w:p>
    <w:p w14:paraId="3995CF6E" w14:textId="41AED77A" w:rsidR="00373937" w:rsidRPr="00B66382" w:rsidRDefault="00373937" w:rsidP="00B66382">
      <w:pPr>
        <w:rPr>
          <w:color w:val="538135" w:themeColor="accent6" w:themeShade="BF"/>
        </w:rPr>
      </w:pPr>
      <w:r w:rsidRPr="00B66382">
        <w:rPr>
          <w:color w:val="538135" w:themeColor="accent6" w:themeShade="BF"/>
        </w:rPr>
        <w:t>Smoking reduction is defined as a decrease in the number of cigarettes smoked per day. In the UK and in some parts of Europe, smoking reduction is promoted as a second-line route to quitting smoking or as a harm reduction approach for smokers who cannot, or may not be ready, to stop smoking completely</w:t>
      </w:r>
      <w:r w:rsidR="00EF73CD" w:rsidRPr="00B66382">
        <w:rPr>
          <w:color w:val="538135" w:themeColor="accent6" w:themeShade="BF"/>
        </w:rPr>
        <w:t xml:space="preserve"> </w:t>
      </w:r>
      <w:r w:rsidR="00EF73CD" w:rsidRPr="00B66382">
        <w:rPr>
          <w:color w:val="538135" w:themeColor="accent6" w:themeShade="BF"/>
        </w:rPr>
        <w:fldChar w:fldCharType="begin"/>
      </w:r>
      <w:r w:rsidR="00092538">
        <w:rPr>
          <w:color w:val="538135" w:themeColor="accent6" w:themeShade="BF"/>
        </w:rPr>
        <w:instrText xml:space="preserve"> ADDIN ZOTERO_ITEM CSL_CITATION {"citationID":"M1rRkHyQ","properties":{"formattedCitation":"(1,2)","plainCitation":"(1,2)","noteIndex":0},"citationItems":[{"id":59,"uris":["http://zotero.org/users/10331382/items/4KW7MIHS"],"itemData":{"id":59,"type":"report","title":"National Institute for Clinical Excellence (NICE). Smoking: Harm reduction Public health guideline [PH45] [Internet]","URL":"https://www.nice.org.uk/guidance/ph45","author":[{"family":"NICE","given":""}],"issued":{"date-parts":[["2013"]]},"citation-key":"niceNationalInstituteClinical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EF73CD" w:rsidRPr="00B66382">
        <w:rPr>
          <w:color w:val="538135" w:themeColor="accent6" w:themeShade="BF"/>
        </w:rPr>
        <w:fldChar w:fldCharType="separate"/>
      </w:r>
      <w:r w:rsidR="00EF73CD" w:rsidRPr="00B66382">
        <w:rPr>
          <w:noProof/>
          <w:color w:val="538135" w:themeColor="accent6" w:themeShade="BF"/>
        </w:rPr>
        <w:t>(1,2)</w:t>
      </w:r>
      <w:r w:rsidR="00EF73CD" w:rsidRPr="00B66382">
        <w:rPr>
          <w:color w:val="538135" w:themeColor="accent6" w:themeShade="BF"/>
        </w:rPr>
        <w:fldChar w:fldCharType="end"/>
      </w:r>
      <w:r w:rsidR="00EF73CD" w:rsidRPr="00B66382">
        <w:rPr>
          <w:color w:val="538135" w:themeColor="accent6" w:themeShade="BF"/>
        </w:rPr>
        <w:t xml:space="preserve">. </w:t>
      </w:r>
      <w:r w:rsidRPr="00B66382">
        <w:rPr>
          <w:color w:val="538135" w:themeColor="accent6" w:themeShade="BF"/>
        </w:rPr>
        <w:t>In addition, the license for nicotine replacement therapy (NRT) explicitly states that it can be used for smoking reduction. In the USA smoking reduction is offered informally as part of smoking cessation treatment, and NRT is deemed appropriate for use as a reduction aid</w:t>
      </w:r>
      <w:r w:rsidR="00EF73CD" w:rsidRPr="00B66382">
        <w:rPr>
          <w:color w:val="538135" w:themeColor="accent6" w:themeShade="BF"/>
        </w:rPr>
        <w:t xml:space="preserve"> </w:t>
      </w:r>
      <w:r w:rsidR="00EF73CD" w:rsidRPr="00B66382">
        <w:rPr>
          <w:color w:val="538135" w:themeColor="accent6" w:themeShade="BF"/>
        </w:rPr>
        <w:fldChar w:fldCharType="begin"/>
      </w:r>
      <w:r w:rsidR="00092538">
        <w:rPr>
          <w:color w:val="538135" w:themeColor="accent6" w:themeShade="BF"/>
        </w:rPr>
        <w:instrText xml:space="preserve"> ADDIN ZOTERO_ITEM CSL_CITATION {"citationID":"PhR7ej1H","properties":{"formattedCitation":"(3)","plainCitation":"(3)","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EF73CD" w:rsidRPr="00B66382">
        <w:rPr>
          <w:color w:val="538135" w:themeColor="accent6" w:themeShade="BF"/>
        </w:rPr>
        <w:fldChar w:fldCharType="separate"/>
      </w:r>
      <w:r w:rsidR="00EF73CD" w:rsidRPr="00B66382">
        <w:rPr>
          <w:noProof/>
          <w:color w:val="538135" w:themeColor="accent6" w:themeShade="BF"/>
        </w:rPr>
        <w:t>(3)</w:t>
      </w:r>
      <w:r w:rsidR="00EF73CD" w:rsidRPr="00B66382">
        <w:rPr>
          <w:color w:val="538135" w:themeColor="accent6" w:themeShade="BF"/>
        </w:rPr>
        <w:fldChar w:fldCharType="end"/>
      </w:r>
      <w:r w:rsidR="00EF73CD" w:rsidRPr="00B66382">
        <w:rPr>
          <w:color w:val="538135" w:themeColor="accent6" w:themeShade="BF"/>
        </w:rPr>
        <w:t>.</w:t>
      </w:r>
      <w:r w:rsidRPr="00B66382">
        <w:rPr>
          <w:color w:val="538135" w:themeColor="accent6" w:themeShade="BF"/>
        </w:rPr>
        <w:t xml:space="preserve"> There is limited evidence that reduction itself improves </w:t>
      </w:r>
      <w:r w:rsidR="00EF73CD" w:rsidRPr="00B66382">
        <w:rPr>
          <w:color w:val="538135" w:themeColor="accent6" w:themeShade="BF"/>
        </w:rPr>
        <w:t xml:space="preserve">health </w:t>
      </w:r>
      <w:r w:rsidR="00EF73CD" w:rsidRPr="00B66382">
        <w:rPr>
          <w:color w:val="538135" w:themeColor="accent6" w:themeShade="BF"/>
        </w:rPr>
        <w:fldChar w:fldCharType="begin"/>
      </w:r>
      <w:r w:rsidR="00092538">
        <w:rPr>
          <w:color w:val="538135" w:themeColor="accent6" w:themeShade="BF"/>
        </w:rPr>
        <w:instrText xml:space="preserve"> ADDIN ZOTERO_ITEM CSL_CITATION {"citationID":"PTAAdrDi","properties":{"formattedCitation":"(4)","plainCitation":"(4)","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EF73CD" w:rsidRPr="00B66382">
        <w:rPr>
          <w:color w:val="538135" w:themeColor="accent6" w:themeShade="BF"/>
        </w:rPr>
        <w:fldChar w:fldCharType="separate"/>
      </w:r>
      <w:r w:rsidR="00EF73CD" w:rsidRPr="00B66382">
        <w:rPr>
          <w:noProof/>
          <w:color w:val="538135" w:themeColor="accent6" w:themeShade="BF"/>
        </w:rPr>
        <w:t>(4)</w:t>
      </w:r>
      <w:r w:rsidR="00EF73CD" w:rsidRPr="00B66382">
        <w:rPr>
          <w:color w:val="538135" w:themeColor="accent6" w:themeShade="BF"/>
        </w:rPr>
        <w:fldChar w:fldCharType="end"/>
      </w:r>
      <w:r w:rsidR="00EF73CD" w:rsidRPr="00B66382">
        <w:rPr>
          <w:color w:val="538135" w:themeColor="accent6" w:themeShade="BF"/>
        </w:rPr>
        <w:t xml:space="preserve">, </w:t>
      </w:r>
      <w:r w:rsidRPr="00B66382">
        <w:rPr>
          <w:color w:val="538135" w:themeColor="accent6" w:themeShade="BF"/>
        </w:rPr>
        <w:t>but clearer evidence that people who are supported to reduce are more likely to achieve cessation</w:t>
      </w:r>
      <w:r w:rsidR="00B66382" w:rsidRPr="00B66382">
        <w:rPr>
          <w:color w:val="538135" w:themeColor="accent6" w:themeShade="BF"/>
        </w:rPr>
        <w:t xml:space="preserve"> </w:t>
      </w:r>
      <w:r w:rsidR="00B66382" w:rsidRPr="00B66382">
        <w:rPr>
          <w:color w:val="538135" w:themeColor="accent6" w:themeShade="BF"/>
        </w:rPr>
        <w:fldChar w:fldCharType="begin"/>
      </w:r>
      <w:r w:rsidR="00092538">
        <w:rPr>
          <w:color w:val="538135" w:themeColor="accent6" w:themeShade="BF"/>
        </w:rPr>
        <w:instrText xml:space="preserve"> ADDIN ZOTERO_ITEM CSL_CITATION {"citationID":"E9e9PYKL","properties":{"formattedCitation":"(5)","plainCitation":"(5)","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66382" w:rsidRPr="00B66382">
        <w:rPr>
          <w:color w:val="538135" w:themeColor="accent6" w:themeShade="BF"/>
        </w:rPr>
        <w:fldChar w:fldCharType="separate"/>
      </w:r>
      <w:r w:rsidR="00B66382" w:rsidRPr="00B66382">
        <w:rPr>
          <w:noProof/>
          <w:color w:val="538135" w:themeColor="accent6" w:themeShade="BF"/>
        </w:rPr>
        <w:t>(5)</w:t>
      </w:r>
      <w:r w:rsidR="00B66382" w:rsidRPr="00B66382">
        <w:rPr>
          <w:color w:val="538135" w:themeColor="accent6" w:themeShade="BF"/>
        </w:rPr>
        <w:fldChar w:fldCharType="end"/>
      </w:r>
      <w:r w:rsidR="00B66382" w:rsidRPr="00B66382">
        <w:rPr>
          <w:color w:val="538135" w:themeColor="accent6" w:themeShade="BF"/>
        </w:rPr>
        <w:t xml:space="preserve">, </w:t>
      </w:r>
      <w:r w:rsidRPr="00B66382">
        <w:rPr>
          <w:color w:val="538135" w:themeColor="accent6" w:themeShade="BF"/>
        </w:rPr>
        <w:t xml:space="preserve">which has well established health benefits. </w:t>
      </w:r>
    </w:p>
    <w:p w14:paraId="0BCBF78E" w14:textId="77777777" w:rsidR="00B66382" w:rsidRPr="00B66382" w:rsidRDefault="00B66382" w:rsidP="00B66382">
      <w:pPr>
        <w:rPr>
          <w:rFonts w:ascii="Times New Roman" w:hAnsi="Times New Roman" w:cs="Times New Roman"/>
          <w:color w:val="538135" w:themeColor="accent6" w:themeShade="BF"/>
        </w:rPr>
      </w:pPr>
    </w:p>
    <w:p w14:paraId="3B496075" w14:textId="2398A5A7" w:rsidR="00373937" w:rsidRPr="00B66382" w:rsidRDefault="00373937" w:rsidP="00B66382">
      <w:pPr>
        <w:rPr>
          <w:color w:val="538135" w:themeColor="accent6" w:themeShade="BF"/>
        </w:rPr>
      </w:pPr>
      <w:r w:rsidRPr="00B66382">
        <w:rPr>
          <w:color w:val="538135" w:themeColor="accent6" w:themeShade="BF"/>
        </w:rPr>
        <w:t>Smokers report that they perceive smoking reduction as an acceptable way to stop smoking. In the English Smoking Toolkit Study, 56% of smokers reported that they were cutting down, and 28% of these reported that they were using NRT to do so</w:t>
      </w:r>
      <w:r w:rsidR="00B66382" w:rsidRPr="00B66382">
        <w:rPr>
          <w:color w:val="538135" w:themeColor="accent6" w:themeShade="BF"/>
        </w:rPr>
        <w:t xml:space="preserve"> </w:t>
      </w:r>
      <w:r w:rsidR="00B66382" w:rsidRPr="00B66382">
        <w:rPr>
          <w:color w:val="538135" w:themeColor="accent6" w:themeShade="BF"/>
        </w:rPr>
        <w:fldChar w:fldCharType="begin"/>
      </w:r>
      <w:r w:rsidR="00092538">
        <w:rPr>
          <w:color w:val="538135" w:themeColor="accent6" w:themeShade="BF"/>
        </w:rPr>
        <w:instrText xml:space="preserve"> ADDIN ZOTERO_ITEM CSL_CITATION {"citationID":"0AAT6mSJ","properties":{"formattedCitation":"(6)","plainCitation":"(6)","noteIndex":0},"citationItems":[{"id":66,"uris":["http://zotero.org/users/10331382/items/RFPSXX6W"],"itemData":{"id":66,"type":"article-journal","container-title":"Addiction","DOI":"10.1111/j.1360-0443.2010.03215.x","ISSN":"09652140","issue":"1","language":"en","page":"197-204","source":"DOI.org (Crossref)","title":"Use of nicotine replacement therapy for smoking reduction and during enforced temporary abstinence: a national survey of English smokers: Use of NRT for tobacco harm reduction","title-short":"Use of nicotine replacement therapy for smoking reduction and during enforced temporary abstinence","volume":"106","author":[{"family":"Beard","given":"E."},{"family":"McNeill","given":"A."},{"family":"Aveyard","given":"P."},{"family":"Fidler","given":"J."},{"family":"Michie","given":"S."},{"family":"West","given":"R."}],"issued":{"date-parts":[["2011",1]]},"citation-key":"beardUseNicotineReplacement2011"}}],"schema":"https://github.com/citation-style-language/schema/raw/master/csl-citation.json"} </w:instrText>
      </w:r>
      <w:r w:rsidR="00B66382" w:rsidRPr="00B66382">
        <w:rPr>
          <w:color w:val="538135" w:themeColor="accent6" w:themeShade="BF"/>
        </w:rPr>
        <w:fldChar w:fldCharType="separate"/>
      </w:r>
      <w:r w:rsidR="00B66382" w:rsidRPr="00B66382">
        <w:rPr>
          <w:noProof/>
          <w:color w:val="538135" w:themeColor="accent6" w:themeShade="BF"/>
        </w:rPr>
        <w:t>(6)</w:t>
      </w:r>
      <w:r w:rsidR="00B66382" w:rsidRPr="00B66382">
        <w:rPr>
          <w:color w:val="538135" w:themeColor="accent6" w:themeShade="BF"/>
        </w:rPr>
        <w:fldChar w:fldCharType="end"/>
      </w:r>
      <w:r w:rsidR="00B66382" w:rsidRPr="00B66382">
        <w:rPr>
          <w:color w:val="538135" w:themeColor="accent6" w:themeShade="BF"/>
        </w:rPr>
        <w:t xml:space="preserve">. </w:t>
      </w:r>
      <w:r w:rsidRPr="00B66382">
        <w:rPr>
          <w:color w:val="538135" w:themeColor="accent6" w:themeShade="BF"/>
        </w:rPr>
        <w:t>Another survey conducted in the USA found that 66% of respondents planned to stop smoking by cutting down gradually</w:t>
      </w:r>
      <w:r w:rsidR="00B66382" w:rsidRPr="00B66382">
        <w:rPr>
          <w:color w:val="538135" w:themeColor="accent6" w:themeShade="BF"/>
        </w:rPr>
        <w:t xml:space="preserve"> </w:t>
      </w:r>
      <w:r w:rsidR="00B66382" w:rsidRPr="00B66382">
        <w:rPr>
          <w:color w:val="538135" w:themeColor="accent6" w:themeShade="BF"/>
        </w:rPr>
        <w:fldChar w:fldCharType="begin"/>
      </w:r>
      <w:r w:rsidR="00092538">
        <w:rPr>
          <w:color w:val="538135" w:themeColor="accent6" w:themeShade="BF"/>
        </w:rPr>
        <w:instrText xml:space="preserve"> ADDIN ZOTERO_ITEM CSL_CITATION {"citationID":"3ZxjmfcD","properties":{"formattedCitation":"(7)","plainCitation":"(7)","noteIndex":0},"citationItems":[{"id":67,"uris":["http://zotero.org/users/10331382/items/EGYXG2DX"],"itemData":{"id":67,"type":"article-journal","container-title":"Nicotine &amp; Tobacco Research","DOI":"10.1080/14622200701365293","ISSN":"1462-2203","issue":"6","journalAbbreviation":"Nicotine &amp; Tobacco Res.","language":"en","page":"671-675","source":"DOI.org (Crossref)","title":"Interest in gradual cessation","volume":"9","author":[{"family":"Hughes","given":"John R."},{"family":"Callas","given":"Peter W."},{"family":"Peters","given":"Erica N."}],"issued":{"date-parts":[["2007",6]]},"citation-key":"hughesInterestGradualCessation2007"}}],"schema":"https://github.com/citation-style-language/schema/raw/master/csl-citation.json"} </w:instrText>
      </w:r>
      <w:r w:rsidR="00B66382" w:rsidRPr="00B66382">
        <w:rPr>
          <w:color w:val="538135" w:themeColor="accent6" w:themeShade="BF"/>
        </w:rPr>
        <w:fldChar w:fldCharType="separate"/>
      </w:r>
      <w:r w:rsidR="00B66382" w:rsidRPr="00B66382">
        <w:rPr>
          <w:noProof/>
          <w:color w:val="538135" w:themeColor="accent6" w:themeShade="BF"/>
        </w:rPr>
        <w:t>(7)</w:t>
      </w:r>
      <w:r w:rsidR="00B66382" w:rsidRPr="00B66382">
        <w:rPr>
          <w:color w:val="538135" w:themeColor="accent6" w:themeShade="BF"/>
        </w:rPr>
        <w:fldChar w:fldCharType="end"/>
      </w:r>
      <w:r w:rsidR="00B66382" w:rsidRPr="00B66382">
        <w:rPr>
          <w:color w:val="538135" w:themeColor="accent6" w:themeShade="BF"/>
        </w:rPr>
        <w:t xml:space="preserve">. </w:t>
      </w:r>
      <w:r w:rsidRPr="00B66382">
        <w:rPr>
          <w:color w:val="538135" w:themeColor="accent6" w:themeShade="BF"/>
        </w:rPr>
        <w:t>These findings have been replicated across various population surveys and interview studies</w:t>
      </w:r>
      <w:r w:rsidR="00B66382" w:rsidRPr="00B66382">
        <w:rPr>
          <w:color w:val="538135" w:themeColor="accent6" w:themeShade="BF"/>
        </w:rPr>
        <w:t xml:space="preserve"> </w:t>
      </w:r>
      <w:r w:rsidR="00B66382" w:rsidRPr="00B66382">
        <w:rPr>
          <w:color w:val="538135" w:themeColor="accent6" w:themeShade="BF"/>
        </w:rPr>
        <w:fldChar w:fldCharType="begin"/>
      </w:r>
      <w:r w:rsidR="00092538">
        <w:rPr>
          <w:color w:val="538135" w:themeColor="accent6" w:themeShade="BF"/>
        </w:rPr>
        <w:instrText xml:space="preserve"> ADDIN ZOTERO_ITEM CSL_CITATION {"citationID":"kEjcJ16W","properties":{"formattedCitation":"(8\\uc0\\u8211{}12)","plainCitation":"(8–12)","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69,"uris":["http://zotero.org/users/10331382/items/CI2HXUS7"],"itemData":{"id":69,"type":"article-journal","container-title":"Addiction","DOI":"10.1111/j.1360-0443.2007.01948.x","ISSN":"09652140, 13600443","issue":"8","language":"en","page":"1326-1327","source":"DOI.org (Crossref)","title":"SMOKERS WHO CHOOSE TO QUIT GRADUALLY VERSUS ABRUPTLY","volume":"102","issued":{"date-parts":[["2007",8]]},"citation-key":"SMOKERSWHOCHOOSE2007"}},{"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66382" w:rsidRPr="00B66382">
        <w:rPr>
          <w:color w:val="538135" w:themeColor="accent6" w:themeShade="BF"/>
        </w:rPr>
        <w:fldChar w:fldCharType="separate"/>
      </w:r>
      <w:r w:rsidR="00B66382" w:rsidRPr="00B66382">
        <w:rPr>
          <w:color w:val="538135" w:themeColor="accent6" w:themeShade="BF"/>
        </w:rPr>
        <w:t>(8–12)</w:t>
      </w:r>
      <w:r w:rsidR="00B66382" w:rsidRPr="00B66382">
        <w:rPr>
          <w:color w:val="538135" w:themeColor="accent6" w:themeShade="BF"/>
        </w:rPr>
        <w:fldChar w:fldCharType="end"/>
      </w:r>
      <w:r w:rsidRPr="00B66382">
        <w:rPr>
          <w:color w:val="538135" w:themeColor="accent6" w:themeShade="BF"/>
        </w:rPr>
        <w:t xml:space="preserve"> </w:t>
      </w:r>
    </w:p>
    <w:p w14:paraId="1FE020AD" w14:textId="77777777" w:rsidR="00373937" w:rsidRPr="00B66382" w:rsidRDefault="00373937" w:rsidP="008026BF">
      <w:pPr>
        <w:rPr>
          <w:color w:val="538135" w:themeColor="accent6" w:themeShade="BF"/>
        </w:rPr>
      </w:pPr>
    </w:p>
    <w:p w14:paraId="0B40BD44" w14:textId="3DF3D37C" w:rsidR="00533434" w:rsidRPr="00B66382" w:rsidRDefault="00533434" w:rsidP="00B66382">
      <w:pPr>
        <w:rPr>
          <w:color w:val="538135" w:themeColor="accent6" w:themeShade="BF"/>
        </w:rPr>
      </w:pPr>
      <w:r w:rsidRPr="00B66382">
        <w:rPr>
          <w:color w:val="538135" w:themeColor="accent6" w:themeShade="BF"/>
        </w:rPr>
        <w:t xml:space="preserve">Smoking reduction to quit is often recommended to smokers who have found it difficult to quit using ‘abrupt quitting’ methods in the past. Abrupt quitting usually involves setting a quit date and completely abstaining from smoking from that date, ideally with </w:t>
      </w:r>
      <w:r w:rsidR="009D6BF8" w:rsidRPr="00B66382">
        <w:rPr>
          <w:color w:val="538135" w:themeColor="accent6" w:themeShade="BF"/>
        </w:rPr>
        <w:t>behavioral</w:t>
      </w:r>
      <w:r w:rsidRPr="00B66382">
        <w:rPr>
          <w:color w:val="538135" w:themeColor="accent6" w:themeShade="BF"/>
        </w:rPr>
        <w:t xml:space="preserve"> and pharmacological support. Smokers reducing their daily number of cigarettes could use a range of different approaches to do so, including a combination of </w:t>
      </w:r>
      <w:r w:rsidR="009D6BF8" w:rsidRPr="00B66382">
        <w:rPr>
          <w:color w:val="538135" w:themeColor="accent6" w:themeShade="BF"/>
        </w:rPr>
        <w:t xml:space="preserve">behavioral </w:t>
      </w:r>
      <w:r w:rsidRPr="00B66382">
        <w:rPr>
          <w:color w:val="538135" w:themeColor="accent6" w:themeShade="BF"/>
        </w:rPr>
        <w:t xml:space="preserve">counselling and NRT </w:t>
      </w:r>
      <w:r w:rsidRPr="00B66382">
        <w:rPr>
          <w:color w:val="538135" w:themeColor="accent6" w:themeShade="BF"/>
        </w:rPr>
        <w:fldChar w:fldCharType="begin"/>
      </w:r>
      <w:r w:rsidR="00092538">
        <w:rPr>
          <w:color w:val="538135" w:themeColor="accent6" w:themeShade="BF"/>
        </w:rPr>
        <w:instrText xml:space="preserve"> ADDIN ZOTERO_ITEM CSL_CITATION {"citationID":"ZFsPqWSL","properties":{"formattedCitation":"(5)","plainCitation":"(5)","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Pr="00B66382">
        <w:rPr>
          <w:color w:val="538135" w:themeColor="accent6" w:themeShade="BF"/>
        </w:rPr>
        <w:fldChar w:fldCharType="separate"/>
      </w:r>
      <w:r w:rsidR="00EF73CD" w:rsidRPr="00B66382">
        <w:rPr>
          <w:noProof/>
          <w:color w:val="538135" w:themeColor="accent6" w:themeShade="BF"/>
        </w:rPr>
        <w:t>(5)</w:t>
      </w:r>
      <w:r w:rsidRPr="00B66382">
        <w:rPr>
          <w:color w:val="538135" w:themeColor="accent6" w:themeShade="BF"/>
        </w:rPr>
        <w:fldChar w:fldCharType="end"/>
      </w:r>
      <w:r w:rsidRPr="00B66382">
        <w:rPr>
          <w:color w:val="538135" w:themeColor="accent6" w:themeShade="BF"/>
        </w:rPr>
        <w:t xml:space="preserve">. There is some evidence that providing </w:t>
      </w:r>
      <w:r w:rsidR="009D6BF8" w:rsidRPr="00B66382">
        <w:rPr>
          <w:color w:val="538135" w:themeColor="accent6" w:themeShade="BF"/>
        </w:rPr>
        <w:t>behavioral</w:t>
      </w:r>
      <w:r w:rsidRPr="00B66382">
        <w:rPr>
          <w:color w:val="538135" w:themeColor="accent6" w:themeShade="BF"/>
        </w:rPr>
        <w:t xml:space="preserve"> support to reduce to quit helps more people to stop smoking than providing people with self‐help resources only. For example</w:t>
      </w:r>
      <w:r w:rsidR="009D6BF8" w:rsidRPr="00B66382">
        <w:rPr>
          <w:color w:val="538135" w:themeColor="accent6" w:themeShade="BF"/>
        </w:rPr>
        <w:t>,</w:t>
      </w:r>
      <w:r w:rsidRPr="00B66382">
        <w:rPr>
          <w:color w:val="538135" w:themeColor="accent6" w:themeShade="BF"/>
        </w:rPr>
        <w:t xml:space="preserve"> setting a particular time period to reduce over before quitting completely, or reducing the time periods in the day when smoking occurs. Other approaches include simply advising smokers to reduce their smoking as much as possible without giving any specific guidance on how to do so</w:t>
      </w:r>
      <w:r w:rsidR="008026BF" w:rsidRPr="00B66382">
        <w:rPr>
          <w:color w:val="538135" w:themeColor="accent6" w:themeShade="BF"/>
        </w:rPr>
        <w:t xml:space="preserve"> </w:t>
      </w:r>
      <w:r w:rsidR="009D6BF8" w:rsidRPr="00B66382">
        <w:rPr>
          <w:color w:val="538135" w:themeColor="accent6" w:themeShade="BF"/>
        </w:rPr>
        <w:fldChar w:fldCharType="begin"/>
      </w:r>
      <w:r w:rsidR="00092538">
        <w:rPr>
          <w:color w:val="538135" w:themeColor="accent6" w:themeShade="BF"/>
        </w:rPr>
        <w:instrText xml:space="preserve"> ADDIN ZOTERO_ITEM CSL_CITATION {"citationID":"X33AdNaY","properties":{"formattedCitation":"(13\\uc0\\u8211{}17)","plainCitation":"(13–17)","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9D6BF8" w:rsidRPr="00B66382">
        <w:rPr>
          <w:color w:val="538135" w:themeColor="accent6" w:themeShade="BF"/>
        </w:rPr>
        <w:fldChar w:fldCharType="separate"/>
      </w:r>
      <w:r w:rsidR="00B66382" w:rsidRPr="00B66382">
        <w:rPr>
          <w:rFonts w:ascii="Calibri" w:cs="Calibri"/>
          <w:color w:val="538135" w:themeColor="accent6" w:themeShade="BF"/>
        </w:rPr>
        <w:t>(13–17)</w:t>
      </w:r>
      <w:r w:rsidR="009D6BF8" w:rsidRPr="00B66382">
        <w:rPr>
          <w:color w:val="538135" w:themeColor="accent6" w:themeShade="BF"/>
        </w:rPr>
        <w:fldChar w:fldCharType="end"/>
      </w:r>
      <w:r w:rsidR="009D6BF8" w:rsidRPr="00B66382">
        <w:rPr>
          <w:color w:val="538135" w:themeColor="accent6" w:themeShade="BF"/>
        </w:rPr>
        <w:t>.</w:t>
      </w:r>
      <w:r w:rsidR="008026BF" w:rsidRPr="00B66382">
        <w:rPr>
          <w:color w:val="538135" w:themeColor="accent6" w:themeShade="BF"/>
        </w:rPr>
        <w:t xml:space="preserve"> </w:t>
      </w:r>
      <w:r w:rsidRPr="00B66382">
        <w:rPr>
          <w:color w:val="538135" w:themeColor="accent6" w:themeShade="BF"/>
        </w:rPr>
        <w:t xml:space="preserve">However, there is no clear evidence to support any particular </w:t>
      </w:r>
      <w:r w:rsidR="009D6BF8" w:rsidRPr="00B66382">
        <w:rPr>
          <w:color w:val="538135" w:themeColor="accent6" w:themeShade="BF"/>
        </w:rPr>
        <w:t>behavioral</w:t>
      </w:r>
      <w:r w:rsidRPr="00B66382">
        <w:rPr>
          <w:color w:val="538135" w:themeColor="accent6" w:themeShade="BF"/>
        </w:rPr>
        <w:t xml:space="preserve"> reduction method over others</w:t>
      </w:r>
      <w:r w:rsidR="009D6BF8" w:rsidRPr="00B66382">
        <w:rPr>
          <w:color w:val="538135" w:themeColor="accent6" w:themeShade="BF"/>
        </w:rPr>
        <w:t xml:space="preserve"> </w:t>
      </w:r>
      <w:r w:rsidR="009D6BF8" w:rsidRPr="00B66382">
        <w:rPr>
          <w:color w:val="538135" w:themeColor="accent6" w:themeShade="BF"/>
        </w:rPr>
        <w:fldChar w:fldCharType="begin"/>
      </w:r>
      <w:r w:rsidR="00092538">
        <w:rPr>
          <w:color w:val="538135" w:themeColor="accent6" w:themeShade="BF"/>
        </w:rPr>
        <w:instrText xml:space="preserve"> ADDIN ZOTERO_ITEM CSL_CITATION {"citationID":"3qhWNCaZ","properties":{"formattedCitation":"(5,12)","plainCitation":"(5,12)","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9D6BF8" w:rsidRPr="00B66382">
        <w:rPr>
          <w:color w:val="538135" w:themeColor="accent6" w:themeShade="BF"/>
        </w:rPr>
        <w:fldChar w:fldCharType="separate"/>
      </w:r>
      <w:r w:rsidR="00B66382" w:rsidRPr="00B66382">
        <w:rPr>
          <w:noProof/>
          <w:color w:val="538135" w:themeColor="accent6" w:themeShade="BF"/>
        </w:rPr>
        <w:t>(5,12)</w:t>
      </w:r>
      <w:r w:rsidR="009D6BF8" w:rsidRPr="00B66382">
        <w:rPr>
          <w:color w:val="538135" w:themeColor="accent6" w:themeShade="BF"/>
        </w:rPr>
        <w:fldChar w:fldCharType="end"/>
      </w:r>
      <w:r w:rsidR="008026BF" w:rsidRPr="00B66382">
        <w:rPr>
          <w:color w:val="538135" w:themeColor="accent6" w:themeShade="BF"/>
        </w:rPr>
        <w:t>.</w:t>
      </w:r>
    </w:p>
    <w:p w14:paraId="56BC1440" w14:textId="77777777" w:rsidR="00533434" w:rsidRPr="00B66382" w:rsidRDefault="00533434" w:rsidP="00B66382">
      <w:pPr>
        <w:rPr>
          <w:color w:val="538135" w:themeColor="accent6" w:themeShade="BF"/>
        </w:rPr>
      </w:pPr>
    </w:p>
    <w:p w14:paraId="6D786BA0" w14:textId="3E8D67F4" w:rsidR="00B44620" w:rsidRDefault="00533434" w:rsidP="00B66382">
      <w:pPr>
        <w:rPr>
          <w:color w:val="538135" w:themeColor="accent6" w:themeShade="BF"/>
        </w:rPr>
      </w:pPr>
      <w:r w:rsidRPr="00B66382">
        <w:rPr>
          <w:color w:val="538135" w:themeColor="accent6" w:themeShade="BF"/>
        </w:rPr>
        <w:t xml:space="preserve">A Cochrane Review has found that a number of trials have simply asked participants to reduce without giving them any specific instructions on how to do so </w:t>
      </w:r>
      <w:r w:rsidRPr="00B66382">
        <w:rPr>
          <w:color w:val="538135" w:themeColor="accent6" w:themeShade="BF"/>
        </w:rPr>
        <w:fldChar w:fldCharType="begin"/>
      </w:r>
      <w:r w:rsidR="00092538">
        <w:rPr>
          <w:color w:val="538135" w:themeColor="accent6" w:themeShade="BF"/>
        </w:rPr>
        <w:instrText xml:space="preserve"> ADDIN ZOTERO_ITEM CSL_CITATION {"citationID":"1Ihs1itW","properties":{"formattedCitation":"(5)","plainCitation":"(5)","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Pr="00B66382">
        <w:rPr>
          <w:color w:val="538135" w:themeColor="accent6" w:themeShade="BF"/>
        </w:rPr>
        <w:fldChar w:fldCharType="separate"/>
      </w:r>
      <w:r w:rsidR="00EF73CD" w:rsidRPr="00B66382">
        <w:rPr>
          <w:noProof/>
          <w:color w:val="538135" w:themeColor="accent6" w:themeShade="BF"/>
        </w:rPr>
        <w:t>(5)</w:t>
      </w:r>
      <w:r w:rsidRPr="00B66382">
        <w:rPr>
          <w:color w:val="538135" w:themeColor="accent6" w:themeShade="BF"/>
        </w:rPr>
        <w:fldChar w:fldCharType="end"/>
      </w:r>
      <w:r w:rsidRPr="00B66382">
        <w:rPr>
          <w:color w:val="538135" w:themeColor="accent6" w:themeShade="BF"/>
        </w:rPr>
        <w:t>. However, little is known about what the resulting, more unstructured, participant-led smoking reduction patterns look like. For example, after receiving a basic instruction to reduce their smoking do smokers cut</w:t>
      </w:r>
      <w:ins w:id="1" w:author="Anthony Barrows" w:date="2022-12-09T11:21:00Z">
        <w:r w:rsidR="00BC6AB4">
          <w:rPr>
            <w:color w:val="538135" w:themeColor="accent6" w:themeShade="BF"/>
          </w:rPr>
          <w:t xml:space="preserve"> </w:t>
        </w:r>
      </w:ins>
      <w:r w:rsidRPr="00B66382">
        <w:rPr>
          <w:color w:val="538135" w:themeColor="accent6" w:themeShade="BF"/>
        </w:rPr>
        <w:t xml:space="preserve">down immediately, or later? Do they steadily reduce smoking until complete cessation? Do they reduce and then increase the amount smoked? Or are there other patterns of smoking reduction? Secondly, we do not know whether </w:t>
      </w:r>
      <w:proofErr w:type="gramStart"/>
      <w:r w:rsidRPr="00B66382">
        <w:rPr>
          <w:color w:val="538135" w:themeColor="accent6" w:themeShade="BF"/>
        </w:rPr>
        <w:t>particular patterns</w:t>
      </w:r>
      <w:proofErr w:type="gramEnd"/>
      <w:r w:rsidRPr="00B66382">
        <w:rPr>
          <w:color w:val="538135" w:themeColor="accent6" w:themeShade="BF"/>
        </w:rPr>
        <w:t xml:space="preserve"> of smoking reduction are associated with better smoking cessation outcomes, and if so, which ones? Third, we do not know if </w:t>
      </w:r>
      <w:proofErr w:type="gramStart"/>
      <w:r w:rsidRPr="00B66382">
        <w:rPr>
          <w:color w:val="538135" w:themeColor="accent6" w:themeShade="BF"/>
        </w:rPr>
        <w:t>particular patterns</w:t>
      </w:r>
      <w:proofErr w:type="gramEnd"/>
      <w:r w:rsidRPr="00B66382">
        <w:rPr>
          <w:color w:val="538135" w:themeColor="accent6" w:themeShade="BF"/>
        </w:rPr>
        <w:t xml:space="preserve"> of smoking reduction are determined by particular participant characteristics or dependency profiles. This information could be of importance when </w:t>
      </w:r>
      <w:r w:rsidRPr="00B66382">
        <w:rPr>
          <w:color w:val="538135" w:themeColor="accent6" w:themeShade="BF"/>
        </w:rPr>
        <w:lastRenderedPageBreak/>
        <w:t>developing and tailoring smoking reduction interventions</w:t>
      </w:r>
      <w:r w:rsidR="00373937" w:rsidRPr="00B66382">
        <w:rPr>
          <w:color w:val="538135" w:themeColor="accent6" w:themeShade="BF"/>
        </w:rPr>
        <w:t xml:space="preserve"> </w:t>
      </w:r>
      <w:r w:rsidRPr="00B66382">
        <w:rPr>
          <w:color w:val="538135" w:themeColor="accent6" w:themeShade="BF"/>
        </w:rPr>
        <w:t xml:space="preserve">and could aid clinicians who recommend and offer smoking reduction treatment. </w:t>
      </w:r>
    </w:p>
    <w:p w14:paraId="64C88384" w14:textId="77777777" w:rsidR="00B44620" w:rsidRDefault="00B44620" w:rsidP="00B66382">
      <w:pPr>
        <w:rPr>
          <w:color w:val="538135" w:themeColor="accent6" w:themeShade="BF"/>
        </w:rPr>
      </w:pPr>
    </w:p>
    <w:p w14:paraId="2B0ED4BC" w14:textId="18988F3E" w:rsidR="00B44620" w:rsidRPr="00B44620" w:rsidRDefault="00B44620" w:rsidP="00B44620">
      <w:pPr>
        <w:rPr>
          <w:color w:val="538135" w:themeColor="accent6" w:themeShade="BF"/>
        </w:rPr>
      </w:pPr>
      <w:r w:rsidRPr="00B44620">
        <w:rPr>
          <w:color w:val="538135" w:themeColor="accent6" w:themeShade="BF"/>
        </w:rPr>
        <w:t xml:space="preserve">In this secondary analysis of five randomized placebo-controlled trials of NRT for smoking reduction we aim to: </w:t>
      </w:r>
    </w:p>
    <w:p w14:paraId="7304027E" w14:textId="2C4D07F4" w:rsidR="00B44620" w:rsidRPr="00B44620" w:rsidRDefault="00B44620" w:rsidP="00B44620">
      <w:pPr>
        <w:pStyle w:val="ListParagraph"/>
        <w:numPr>
          <w:ilvl w:val="0"/>
          <w:numId w:val="2"/>
        </w:numPr>
        <w:rPr>
          <w:color w:val="538135" w:themeColor="accent6" w:themeShade="BF"/>
        </w:rPr>
      </w:pPr>
      <w:r w:rsidRPr="00B44620">
        <w:rPr>
          <w:color w:val="538135" w:themeColor="accent6" w:themeShade="BF"/>
        </w:rPr>
        <w:t>Use latent class analysis</w:t>
      </w:r>
      <w:r w:rsidR="002A36EC">
        <w:rPr>
          <w:color w:val="538135" w:themeColor="accent6" w:themeShade="BF"/>
        </w:rPr>
        <w:t xml:space="preserve"> </w:t>
      </w:r>
      <w:r w:rsidR="002A36EC">
        <w:rPr>
          <w:color w:val="000000" w:themeColor="text1"/>
        </w:rPr>
        <w:t>(LCA)</w:t>
      </w:r>
      <w:r w:rsidRPr="00B44620">
        <w:rPr>
          <w:color w:val="538135" w:themeColor="accent6" w:themeShade="BF"/>
        </w:rPr>
        <w:t xml:space="preserve"> to determine if there are trajectories in cigarettes per day (CPD) overtime in people who are asked to reduce their smoking before quitting, without specific instructions on how to do so. </w:t>
      </w:r>
    </w:p>
    <w:p w14:paraId="7BE07F93" w14:textId="77777777" w:rsidR="00B44620" w:rsidRPr="00B44620" w:rsidRDefault="00B44620" w:rsidP="00B44620">
      <w:pPr>
        <w:pStyle w:val="ListParagraph"/>
        <w:numPr>
          <w:ilvl w:val="0"/>
          <w:numId w:val="2"/>
        </w:numPr>
        <w:rPr>
          <w:color w:val="538135" w:themeColor="accent6" w:themeShade="BF"/>
        </w:rPr>
      </w:pPr>
      <w:r w:rsidRPr="00B44620">
        <w:rPr>
          <w:color w:val="538135" w:themeColor="accent6" w:themeShade="BF"/>
        </w:rPr>
        <w:t xml:space="preserve">Determine which (if any) baseline participant characteristics predict latent class membership. </w:t>
      </w:r>
    </w:p>
    <w:p w14:paraId="6E8B2881" w14:textId="51D9D1A8" w:rsidR="00B44620" w:rsidRDefault="00B44620">
      <w:pPr>
        <w:pStyle w:val="ListParagraph"/>
        <w:numPr>
          <w:ilvl w:val="0"/>
          <w:numId w:val="2"/>
        </w:numPr>
        <w:rPr>
          <w:color w:val="538135" w:themeColor="accent6" w:themeShade="BF"/>
        </w:rPr>
      </w:pPr>
      <w:r w:rsidRPr="00B44620">
        <w:rPr>
          <w:color w:val="538135" w:themeColor="accent6" w:themeShade="BF"/>
        </w:rPr>
        <w:t xml:space="preserve">Determine whether latent class membership is associated biochemically verified smoking cessation, while </w:t>
      </w:r>
      <w:commentRangeStart w:id="2"/>
      <w:r w:rsidRPr="00B44620">
        <w:rPr>
          <w:color w:val="538135" w:themeColor="accent6" w:themeShade="BF"/>
        </w:rPr>
        <w:t>controlling for</w:t>
      </w:r>
      <w:commentRangeEnd w:id="2"/>
      <w:r w:rsidR="000F2C3A">
        <w:rPr>
          <w:rStyle w:val="CommentReference"/>
        </w:rPr>
        <w:commentReference w:id="2"/>
      </w:r>
      <w:r w:rsidRPr="00B44620">
        <w:rPr>
          <w:color w:val="538135" w:themeColor="accent6" w:themeShade="BF"/>
        </w:rPr>
        <w:t xml:space="preserve"> participant characteristics. </w:t>
      </w:r>
    </w:p>
    <w:p w14:paraId="2620B24E" w14:textId="0B2B4AB3" w:rsidR="00800D39" w:rsidRDefault="00800D39" w:rsidP="00800D39">
      <w:pPr>
        <w:rPr>
          <w:color w:val="538135" w:themeColor="accent6" w:themeShade="BF"/>
        </w:rPr>
      </w:pPr>
    </w:p>
    <w:p w14:paraId="07DB965A" w14:textId="49E60E58" w:rsidR="007B0202" w:rsidRPr="00B66382" w:rsidRDefault="003F4C09" w:rsidP="004857F0">
      <w:r>
        <w:t xml:space="preserve">Although several studies have used </w:t>
      </w:r>
      <w:r w:rsidR="002A36EC">
        <w:t xml:space="preserve">LCA to </w:t>
      </w:r>
      <w:r w:rsidR="000878C3">
        <w:t xml:space="preserve">explore </w:t>
      </w:r>
      <w:r w:rsidR="007D2CC8">
        <w:t xml:space="preserve">heterogeneity in smoking behavior trajectories </w:t>
      </w:r>
      <w:r w:rsidR="00092538">
        <w:fldChar w:fldCharType="begin"/>
      </w:r>
      <w:r w:rsidR="00247FD3">
        <w:instrText xml:space="preserve"> ADDIN ZOTERO_ITEM CSL_CITATION {"citationID":"np3Y51dt","properties":{"formattedCitation":"(18\\uc0\\u8211{}20)","plainCitation":"(18–20)","dontUpdate":true,"noteIndex":0},"citationItems":[{"id":108,"uris":["http://zotero.org/users/10331382/items/MTCTSNDP"],"itemData":{"id":108,"type":"article-journal","container-title":"Addictive Behaviors","DOI":"10.1016/j.addbeh.2015.10.010","ISSN":"03064603","journalAbbreviation":"Addictive Behaviors","language":"en","page":"80-85","source":"DOI.org (Crossref)","title":"Heterogeneity of alcohol, tobacco, and other substance use behaviors in U.S. college students: A latent class analysis","title-short":"Heterogeneity of alcohol, tobacco, and other substance use behaviors in U.S. college students","volume":"53","author":[{"family":"Evans-Polce","given":"Rebecca"},{"family":"Lanza","given":"Stephanie"},{"family":"Maggs","given":"Jennifer"}],"issued":{"date-parts":[["2016",2]]},"citation-key":"evans-polceHeterogeneityAlcoholTobacco2016"}},{"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id":106,"uris":["http://zotero.org/users/10331382/items/Z63NBELM"],"itemData":{"id":106,"type":"article-journal","container-title":"Journal of Consulting and Clinical Psychology","DOI":"10.1037/ccp0000017","ISSN":"1939-2117, 0022-006X","issue":"4","journalAbbreviation":"Journal of Consulting and Clinical Psychology","language":"en","page":"696-708","source":"DOI.org (Crossref)","title":"Paths to tobacco abstinence: A repeated-measures latent class analysis.","title-short":"Paths to tobacco abstinence","volume":"83","author":[{"family":"McCarthy","given":"Danielle E."},{"family":"Ebssa","given":"Lemma"},{"family":"Witkiewitz","given":"Katie"},{"family":"Shiffman","given":"Saul"}],"issued":{"date-parts":[["2015",8]]},"citation-key":"mccarthyPathsTobaccoAbstinence2015"}}],"schema":"https://github.com/citation-style-language/schema/raw/master/csl-citation.json"} </w:instrText>
      </w:r>
      <w:r w:rsidR="00092538">
        <w:fldChar w:fldCharType="separate"/>
      </w:r>
      <w:r w:rsidR="00092538" w:rsidRPr="00092538">
        <w:rPr>
          <w:rFonts w:ascii="Calibri" w:cs="Calibri"/>
        </w:rPr>
        <w:t>(</w:t>
      </w:r>
      <w:r w:rsidR="005946D7">
        <w:rPr>
          <w:rFonts w:ascii="Calibri" w:cs="Calibri"/>
        </w:rPr>
        <w:t xml:space="preserve">e.g, </w:t>
      </w:r>
      <w:r w:rsidR="00092538" w:rsidRPr="00092538">
        <w:rPr>
          <w:rFonts w:ascii="Calibri" w:cs="Calibri"/>
        </w:rPr>
        <w:t>18–20)</w:t>
      </w:r>
      <w:r w:rsidR="00092538">
        <w:fldChar w:fldCharType="end"/>
      </w:r>
      <w:r w:rsidR="00092538">
        <w:t xml:space="preserve">, </w:t>
      </w:r>
      <w:r w:rsidR="00AE5DB0">
        <w:t xml:space="preserve">none to date have leveraged contemporary machine learning methods </w:t>
      </w:r>
      <w:r w:rsidR="006125D1">
        <w:t>to determine characteristics associated with latent class membership.</w:t>
      </w:r>
      <w:r w:rsidR="007C3E75">
        <w:t xml:space="preserve"> </w:t>
      </w:r>
      <w:r w:rsidR="00410463">
        <w:t>The present study uses regularized</w:t>
      </w:r>
      <w:r w:rsidR="000C59FC">
        <w:t xml:space="preserve"> linear models </w:t>
      </w:r>
      <w:r w:rsidR="003C7FA7">
        <w:t xml:space="preserve">to minimize noise associated with highly correlated predictors while emphasizing effects from relevant predictors of class membership and </w:t>
      </w:r>
      <w:r w:rsidR="002B6AEB">
        <w:t>smoking cessation.</w:t>
      </w:r>
      <w:r w:rsidR="00410463">
        <w:t xml:space="preserve"> </w:t>
      </w:r>
      <w:r w:rsidR="00814841">
        <w:t xml:space="preserve">These methods focus primarily overall predictive performance </w:t>
      </w:r>
      <w:r w:rsidR="00D26F97">
        <w:t>rather than statistical significance.</w:t>
      </w:r>
    </w:p>
    <w:p w14:paraId="063EB029" w14:textId="686E2E0A" w:rsidR="00783274" w:rsidRDefault="00552D0A" w:rsidP="00783274">
      <w:pPr>
        <w:pStyle w:val="Heading1"/>
      </w:pPr>
      <w:r>
        <w:t>METHODS</w:t>
      </w:r>
    </w:p>
    <w:p w14:paraId="65E917C9" w14:textId="77777777" w:rsidR="00E455B2" w:rsidRPr="00E455B2" w:rsidRDefault="00E455B2" w:rsidP="00E455B2"/>
    <w:p w14:paraId="4E7E659D" w14:textId="2EA891F0" w:rsidR="007A1BF3" w:rsidRDefault="00895D85" w:rsidP="00B44620">
      <w:pPr>
        <w:pStyle w:val="Heading2"/>
        <w:rPr>
          <w:ins w:id="3" w:author="Anthony Barrows" w:date="2022-12-08T13:53:00Z"/>
        </w:rPr>
      </w:pPr>
      <w:r>
        <w:t>Study Design</w:t>
      </w:r>
    </w:p>
    <w:p w14:paraId="22D791E3" w14:textId="2002F2E5" w:rsidR="007A1BF3" w:rsidRDefault="007A1BF3" w:rsidP="007A1BF3">
      <w:pPr>
        <w:rPr>
          <w:color w:val="538135" w:themeColor="accent6" w:themeShade="BF"/>
        </w:rPr>
      </w:pPr>
      <w:r w:rsidRPr="007A1BF3">
        <w:rPr>
          <w:color w:val="538135" w:themeColor="accent6" w:themeShade="BF"/>
        </w:rPr>
        <w:t xml:space="preserve">A secondary analysis of individual level patient data from five randomized placebo-controlled trials of NRT for smoking reduction </w:t>
      </w:r>
      <w:r w:rsidRPr="007A1BF3">
        <w:rPr>
          <w:color w:val="538135" w:themeColor="accent6" w:themeShade="BF"/>
        </w:rPr>
        <w:fldChar w:fldCharType="begin"/>
      </w:r>
      <w:r w:rsidR="00092538">
        <w:rPr>
          <w:color w:val="538135" w:themeColor="accent6" w:themeShade="BF"/>
        </w:rPr>
        <w:instrText xml:space="preserve"> ADDIN ZOTERO_ITEM CSL_CITATION {"citationID":"CdwWM9Xx","properties":{"formattedCitation":"(13\\uc0\\u8211{}17)","plainCitation":"(13–17)","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Pr="007A1BF3">
        <w:rPr>
          <w:color w:val="538135" w:themeColor="accent6" w:themeShade="BF"/>
        </w:rPr>
        <w:fldChar w:fldCharType="separate"/>
      </w:r>
      <w:r w:rsidRPr="007A1BF3">
        <w:rPr>
          <w:color w:val="538135" w:themeColor="accent6" w:themeShade="BF"/>
        </w:rPr>
        <w:t>(13–17)</w:t>
      </w:r>
      <w:r w:rsidRPr="007A1BF3">
        <w:rPr>
          <w:color w:val="538135" w:themeColor="accent6" w:themeShade="BF"/>
        </w:rPr>
        <w:fldChar w:fldCharType="end"/>
      </w:r>
      <w:r w:rsidRPr="007A1BF3">
        <w:rPr>
          <w:color w:val="538135" w:themeColor="accent6" w:themeShade="BF"/>
        </w:rPr>
        <w:t>. The trials were carried out to a consistent protocol. Participants were provided with active NRT (inhaler, patches, or gum) in the intervention arm. In the control arm, participants received a placebo form of NRT. In both arms participants received the same minimal level of behavioral support for smoking reduction and were encouraged to reduce their smoking as much as possible with cessation as the end goal.</w:t>
      </w:r>
    </w:p>
    <w:p w14:paraId="1C263B06" w14:textId="38B437D8" w:rsidR="007A1BF3" w:rsidRDefault="007A1BF3" w:rsidP="007A1BF3">
      <w:pPr>
        <w:rPr>
          <w:color w:val="538135" w:themeColor="accent6" w:themeShade="BF"/>
        </w:rPr>
      </w:pPr>
    </w:p>
    <w:p w14:paraId="74CF194E" w14:textId="3DE5C7C8" w:rsidR="007A1BF3" w:rsidRPr="007A1BF3" w:rsidRDefault="007A1BF3" w:rsidP="007A1BF3">
      <w:pPr>
        <w:rPr>
          <w:color w:val="538135" w:themeColor="accent6" w:themeShade="BF"/>
        </w:rPr>
      </w:pPr>
      <w:r>
        <w:rPr>
          <w:color w:val="538135" w:themeColor="accent6" w:themeShade="BF"/>
        </w:rPr>
        <w:t xml:space="preserve">The trials were conducted and funded by McNeil AB. The current authors </w:t>
      </w:r>
      <w:r w:rsidR="005A1839" w:rsidRPr="005A1839">
        <w:rPr>
          <w:color w:val="000000" w:themeColor="text1"/>
        </w:rPr>
        <w:t>were not involved with</w:t>
      </w:r>
      <w:r>
        <w:rPr>
          <w:color w:val="538135" w:themeColor="accent6" w:themeShade="BF"/>
        </w:rPr>
        <w:t xml:space="preserve"> the original trials.</w:t>
      </w:r>
    </w:p>
    <w:p w14:paraId="29AA591A" w14:textId="77777777" w:rsidR="007A1BF3" w:rsidRDefault="007A1BF3" w:rsidP="00B44620">
      <w:pPr>
        <w:pStyle w:val="Heading2"/>
        <w:rPr>
          <w:ins w:id="4" w:author="Anthony Barrows" w:date="2022-12-08T13:53:00Z"/>
        </w:rPr>
      </w:pPr>
    </w:p>
    <w:p w14:paraId="1A3DD2E6" w14:textId="620D0CA1" w:rsidR="00B44620" w:rsidRPr="00B44620" w:rsidRDefault="00895D85" w:rsidP="00B44620">
      <w:pPr>
        <w:pStyle w:val="Heading2"/>
      </w:pPr>
      <w:r>
        <w:t>Setting</w:t>
      </w:r>
    </w:p>
    <w:p w14:paraId="4A043A4F" w14:textId="6DB1D696" w:rsidR="007A1BF3" w:rsidRPr="007A1BF3" w:rsidRDefault="007A1BF3" w:rsidP="007A1BF3">
      <w:pPr>
        <w:rPr>
          <w:color w:val="538135" w:themeColor="accent6" w:themeShade="BF"/>
        </w:rPr>
      </w:pPr>
      <w:r w:rsidRPr="007A1BF3">
        <w:rPr>
          <w:color w:val="538135" w:themeColor="accent6" w:themeShade="BF"/>
        </w:rPr>
        <w:t xml:space="preserve">The trials took place between 1997 and 2003 and were conducted in university and medical centers in Denmark, Switzerland, Australia, the USA and Germany. </w:t>
      </w:r>
    </w:p>
    <w:p w14:paraId="7453850D" w14:textId="71499D29" w:rsidR="00895D85" w:rsidRDefault="00895D85" w:rsidP="00895D85"/>
    <w:p w14:paraId="301F1CF1" w14:textId="73FFD294" w:rsidR="007A1BF3" w:rsidRDefault="007A1BF3" w:rsidP="007A1BF3">
      <w:pPr>
        <w:pStyle w:val="Heading2"/>
      </w:pPr>
      <w:r>
        <w:t>Study Size</w:t>
      </w:r>
    </w:p>
    <w:p w14:paraId="383E63D0" w14:textId="436C282E" w:rsidR="007A1BF3" w:rsidRDefault="007A1BF3" w:rsidP="007A1BF3">
      <w:pPr>
        <w:rPr>
          <w:color w:val="538135" w:themeColor="accent6" w:themeShade="BF"/>
        </w:rPr>
      </w:pPr>
      <w:r w:rsidRPr="007A1BF3">
        <w:rPr>
          <w:color w:val="538135" w:themeColor="accent6" w:themeShade="BF"/>
        </w:rPr>
        <w:t xml:space="preserve">There were 2066 participants enrolled in the trials. </w:t>
      </w:r>
    </w:p>
    <w:p w14:paraId="274E3C96" w14:textId="77777777" w:rsidR="007A1BF3" w:rsidRPr="007A1BF3" w:rsidRDefault="007A1BF3" w:rsidP="007A1BF3">
      <w:pPr>
        <w:rPr>
          <w:color w:val="538135" w:themeColor="accent6" w:themeShade="BF"/>
        </w:rPr>
      </w:pPr>
    </w:p>
    <w:p w14:paraId="5DED73D8" w14:textId="266FEA72" w:rsidR="00895D85" w:rsidRDefault="00895D85" w:rsidP="00895D85">
      <w:pPr>
        <w:pStyle w:val="Heading2"/>
      </w:pPr>
      <w:r>
        <w:lastRenderedPageBreak/>
        <w:t>Participants</w:t>
      </w:r>
    </w:p>
    <w:p w14:paraId="5496A85D" w14:textId="5B56D856" w:rsidR="007A1BF3" w:rsidRDefault="007A1BF3" w:rsidP="007A1BF3">
      <w:pPr>
        <w:rPr>
          <w:color w:val="538135" w:themeColor="accent6" w:themeShade="BF"/>
        </w:rPr>
      </w:pPr>
      <w:r w:rsidRPr="007A1BF3">
        <w:rPr>
          <w:color w:val="538135" w:themeColor="accent6" w:themeShade="BF"/>
        </w:rPr>
        <w:t xml:space="preserve">All participants were adult smokers (aged ≥18 years), selected because they wanted to reduce but not stop smoking, and had smoked for at least 3 years. Participants were excluded if they were pregnant, breastfeeding, under psychiatric care, deemed to be unfit by a general practitioner, or part of a cessation program. </w:t>
      </w:r>
    </w:p>
    <w:p w14:paraId="2DB63289" w14:textId="49B7A2A0" w:rsidR="007A1BF3" w:rsidRDefault="007A1BF3" w:rsidP="007A1BF3">
      <w:pPr>
        <w:rPr>
          <w:color w:val="538135" w:themeColor="accent6" w:themeShade="BF"/>
        </w:rPr>
      </w:pPr>
    </w:p>
    <w:p w14:paraId="24E6C20C" w14:textId="21AC6F90" w:rsidR="007A1BF3" w:rsidRDefault="007A1BF3" w:rsidP="007A1BF3">
      <w:pPr>
        <w:pStyle w:val="Heading2"/>
      </w:pPr>
      <w:r>
        <w:t>Data Collection</w:t>
      </w:r>
    </w:p>
    <w:p w14:paraId="269F4332" w14:textId="332E1AA6" w:rsidR="00D35DE3" w:rsidRDefault="00D35DE3" w:rsidP="00566BF3">
      <w:pPr>
        <w:rPr>
          <w:color w:val="538135" w:themeColor="accent6" w:themeShade="BF"/>
        </w:rPr>
      </w:pPr>
      <w:r w:rsidRPr="00566BF3">
        <w:rPr>
          <w:color w:val="538135" w:themeColor="accent6" w:themeShade="BF"/>
        </w:rPr>
        <w:t>At baseline, trial investigators gathered data on participants’ demographic details, age started smoking, cigarettes per day (CPD), nicotine dependence (</w:t>
      </w:r>
      <w:proofErr w:type="spellStart"/>
      <w:r w:rsidRPr="00566BF3">
        <w:rPr>
          <w:color w:val="538135" w:themeColor="accent6" w:themeShade="BF"/>
        </w:rPr>
        <w:t>Fagerström</w:t>
      </w:r>
      <w:proofErr w:type="spellEnd"/>
      <w:r w:rsidRPr="00566BF3">
        <w:rPr>
          <w:color w:val="538135" w:themeColor="accent6" w:themeShade="BF"/>
        </w:rPr>
        <w:t xml:space="preserve"> Test of Nicotine Dependence; FTND </w:t>
      </w:r>
      <w:r w:rsidRPr="00566BF3">
        <w:rPr>
          <w:color w:val="538135" w:themeColor="accent6" w:themeShade="BF"/>
        </w:rPr>
        <w:fldChar w:fldCharType="begin"/>
      </w:r>
      <w:r w:rsidR="00092538">
        <w:rPr>
          <w:color w:val="538135" w:themeColor="accent6" w:themeShade="BF"/>
        </w:rPr>
        <w:instrText xml:space="preserve"> ADDIN ZOTERO_ITEM CSL_CITATION {"citationID":"ja7d0mss","properties":{"formattedCitation":"(21)","plainCitation":"(21)","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Pr="00566BF3">
        <w:rPr>
          <w:color w:val="538135" w:themeColor="accent6" w:themeShade="BF"/>
        </w:rPr>
        <w:fldChar w:fldCharType="separate"/>
      </w:r>
      <w:r w:rsidR="00092538">
        <w:rPr>
          <w:noProof/>
          <w:color w:val="538135" w:themeColor="accent6" w:themeShade="BF"/>
        </w:rPr>
        <w:t>(21)</w:t>
      </w:r>
      <w:r w:rsidRPr="00566BF3">
        <w:rPr>
          <w:color w:val="538135" w:themeColor="accent6" w:themeShade="BF"/>
        </w:rPr>
        <w:fldChar w:fldCharType="end"/>
      </w:r>
      <w:r w:rsidRPr="00566BF3">
        <w:rPr>
          <w:color w:val="538135" w:themeColor="accent6" w:themeShade="BF"/>
        </w:rPr>
        <w:t xml:space="preserve">) intention to reduce, intention to quit, smoking history (e.g., number of previous attempts reduce, longest period without smoking), self-rated effects from smoking, the Short Form Health Survey-36 (SF-36/RAND-36 </w:t>
      </w:r>
      <w:r w:rsidRPr="00566BF3">
        <w:rPr>
          <w:color w:val="538135" w:themeColor="accent6" w:themeShade="BF"/>
        </w:rPr>
        <w:fldChar w:fldCharType="begin"/>
      </w:r>
      <w:r w:rsidR="00092538">
        <w:rPr>
          <w:color w:val="538135" w:themeColor="accent6" w:themeShade="BF"/>
        </w:rPr>
        <w:instrText xml:space="preserve"> ADDIN ZOTERO_ITEM CSL_CITATION {"citationID":"WBKJ02Rp","properties":{"formattedCitation":"(22\\uc0\\u8211{}24)","plainCitation":"(22–24)","noteIndex":0},"citationItems":[{"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Pr="00566BF3">
        <w:rPr>
          <w:color w:val="538135" w:themeColor="accent6" w:themeShade="BF"/>
        </w:rPr>
        <w:fldChar w:fldCharType="separate"/>
      </w:r>
      <w:r w:rsidR="00092538" w:rsidRPr="00092538">
        <w:rPr>
          <w:rFonts w:ascii="Calibri" w:cs="Calibri"/>
          <w:color w:val="808080"/>
        </w:rPr>
        <w:t>(22–24)</w:t>
      </w:r>
      <w:r w:rsidRPr="00566BF3">
        <w:rPr>
          <w:color w:val="538135" w:themeColor="accent6" w:themeShade="BF"/>
        </w:rPr>
        <w:fldChar w:fldCharType="end"/>
      </w:r>
      <w:r w:rsidRPr="00566BF3">
        <w:rPr>
          <w:color w:val="538135" w:themeColor="accent6" w:themeShade="BF"/>
        </w:rPr>
        <w:t xml:space="preserve">). To preserve anonymity, some demographic data were unavailable for this secondary analysis. </w:t>
      </w:r>
    </w:p>
    <w:p w14:paraId="0AC127BA" w14:textId="77777777" w:rsidR="005A1839" w:rsidRPr="00566BF3" w:rsidRDefault="005A1839" w:rsidP="00566BF3">
      <w:pPr>
        <w:rPr>
          <w:color w:val="538135" w:themeColor="accent6" w:themeShade="BF"/>
        </w:rPr>
      </w:pPr>
    </w:p>
    <w:p w14:paraId="46E1AF74" w14:textId="77777777" w:rsidR="00D35DE3" w:rsidRPr="00566BF3" w:rsidRDefault="00D35DE3" w:rsidP="00566BF3">
      <w:pPr>
        <w:rPr>
          <w:color w:val="538135" w:themeColor="accent6" w:themeShade="BF"/>
        </w:rPr>
      </w:pPr>
      <w:r w:rsidRPr="00566BF3">
        <w:rPr>
          <w:color w:val="538135" w:themeColor="accent6" w:themeShade="BF"/>
        </w:rPr>
        <w:t xml:space="preserve">Participants were followed up with consistent measures at baseline, and at 2-, 10-, 18-, 26- and 52- weeks from baseline. On each occasion, investigators collected data on CPD, recorded an expired air carbon monoxide (CO) reading. Participants answered the following questions via self-report: “how many cigarettes do you smoke/day on average?”, “how many cigarettes do you smoke/week on average”, “how many cigarettes do you smoke/month on average?”. These data were not collected using a daily self-report diary. </w:t>
      </w:r>
    </w:p>
    <w:p w14:paraId="6F40A593" w14:textId="77777777" w:rsidR="007A1BF3" w:rsidRPr="007A1BF3" w:rsidRDefault="007A1BF3" w:rsidP="007A1BF3"/>
    <w:p w14:paraId="25FD3E2D" w14:textId="028D822D" w:rsidR="002863E5" w:rsidRDefault="002863E5" w:rsidP="002863E5">
      <w:pPr>
        <w:pStyle w:val="Heading2"/>
      </w:pPr>
      <w:r>
        <w:t>Variables</w:t>
      </w:r>
    </w:p>
    <w:p w14:paraId="09C79952" w14:textId="4FAAF697" w:rsidR="005C2178" w:rsidRDefault="005C2178" w:rsidP="005C2178"/>
    <w:p w14:paraId="6CC2D0E6" w14:textId="63F8928F" w:rsidR="00D64132" w:rsidRDefault="00F13DF8" w:rsidP="005C2178">
      <w:r>
        <w:t xml:space="preserve">Latent trajectories were determined using percent change from baseline in average cigarettes per day (CPD) at weeks 2, 10, 18, and 26. CPD was determined using responses to the question “how many cigarettes do you smoke/day on average?” When responses to that question were unavailable, values from “how many cigarettes do you smoke/week on average” divided by 7 days per week were used instead. If a participant reported they had stopped smoking, CPD was set to 0. </w:t>
      </w:r>
      <w:r w:rsidR="00EC6E89">
        <w:t>7 subjects were missing baseline CPD values and were not included in analyses.</w:t>
      </w:r>
      <w:r w:rsidR="00330241">
        <w:t xml:space="preserve"> </w:t>
      </w:r>
      <w:r w:rsidR="00A010AB">
        <w:t xml:space="preserve">Of these, </w:t>
      </w:r>
      <w:r w:rsidR="00411DD3">
        <w:t xml:space="preserve">1884 have at least one post-baseline average CPD value. </w:t>
      </w:r>
    </w:p>
    <w:p w14:paraId="6EFF1626" w14:textId="77777777" w:rsidR="00D64132" w:rsidRDefault="00D64132" w:rsidP="005C2178"/>
    <w:p w14:paraId="232375F5" w14:textId="397491FC" w:rsidR="00D64132" w:rsidRPr="005C2178" w:rsidRDefault="005C2178" w:rsidP="00D02F3F">
      <w:r w:rsidRPr="00D64132">
        <w:t>The baseline variables used to predict latent class were</w:t>
      </w:r>
      <w:ins w:id="5" w:author="Anthony Barrows" w:date="2022-12-09T12:11:00Z">
        <w:r w:rsidR="008B2D9F">
          <w:t xml:space="preserve"> age at trial intake,</w:t>
        </w:r>
      </w:ins>
      <w:r w:rsidRPr="00D64132">
        <w:t xml:space="preserve"> age started smoking, longest period without smoking, number of times tried to quit smoking,</w:t>
      </w:r>
      <w:r w:rsidR="000F2C3A">
        <w:t xml:space="preserve"> FTND</w:t>
      </w:r>
      <w:r w:rsidRPr="00D64132">
        <w:t>, intention to quit, length of time since last quit attempt, experience of anxiety in the last 24 hours, experience of depression in the last 24 hours, SF-36</w:t>
      </w:r>
      <w:r w:rsidR="009E5755">
        <w:t xml:space="preserve"> subscales</w:t>
      </w:r>
      <w:r w:rsidRPr="00D64132">
        <w:t>, carbon monoxide parts per million (CO ppm), relief from smoking, study site, and parent trial treatment group</w:t>
      </w:r>
      <w:r w:rsidR="00411DD3">
        <w:t xml:space="preserve"> (2</w:t>
      </w:r>
      <w:r w:rsidR="00920EDF">
        <w:t>2</w:t>
      </w:r>
      <w:r w:rsidR="00411DD3">
        <w:t xml:space="preserve"> variables in all)</w:t>
      </w:r>
      <w:r w:rsidRPr="00D64132">
        <w:t>.</w:t>
      </w:r>
      <w:r w:rsidR="00D64132">
        <w:t xml:space="preserve"> </w:t>
      </w:r>
    </w:p>
    <w:p w14:paraId="4CA3566B" w14:textId="31372DD3" w:rsidR="002863E5" w:rsidRDefault="002863E5" w:rsidP="002863E5"/>
    <w:p w14:paraId="2CE5C129" w14:textId="192CC6BD" w:rsidR="002863E5" w:rsidRDefault="002863E5" w:rsidP="002863E5">
      <w:pPr>
        <w:pStyle w:val="Heading2"/>
      </w:pPr>
      <w:commentRangeStart w:id="6"/>
      <w:r>
        <w:t>Data sources</w:t>
      </w:r>
    </w:p>
    <w:p w14:paraId="65D0EEF7" w14:textId="1B6C5D50" w:rsidR="002863E5" w:rsidRDefault="002863E5" w:rsidP="002863E5"/>
    <w:p w14:paraId="274488E6" w14:textId="20B16596" w:rsidR="002863E5" w:rsidRDefault="002863E5" w:rsidP="002863E5">
      <w:pPr>
        <w:pStyle w:val="Heading2"/>
      </w:pPr>
      <w:r>
        <w:t>Bias</w:t>
      </w:r>
      <w:commentRangeEnd w:id="6"/>
      <w:r w:rsidR="00C953C0">
        <w:rPr>
          <w:rStyle w:val="CommentReference"/>
          <w:rFonts w:asciiTheme="minorHAnsi" w:eastAsiaTheme="minorHAnsi" w:hAnsiTheme="minorHAnsi" w:cstheme="minorBidi"/>
          <w:color w:val="auto"/>
        </w:rPr>
        <w:commentReference w:id="6"/>
      </w:r>
    </w:p>
    <w:p w14:paraId="2C2818EA" w14:textId="195088B3" w:rsidR="002863E5" w:rsidRDefault="002863E5" w:rsidP="002863E5"/>
    <w:p w14:paraId="75C3221A" w14:textId="4D6A52D8" w:rsidR="00895D85" w:rsidDel="00F00471" w:rsidRDefault="002863E5" w:rsidP="002863E5">
      <w:pPr>
        <w:pStyle w:val="Heading2"/>
        <w:rPr>
          <w:del w:id="7" w:author="Anthony Barrows" w:date="2022-12-09T12:20:00Z"/>
        </w:rPr>
      </w:pPr>
      <w:del w:id="8" w:author="Anthony Barrows" w:date="2022-12-09T12:20:00Z">
        <w:r w:rsidDel="00F00471">
          <w:delText>Quantitative Variables</w:delText>
        </w:r>
      </w:del>
    </w:p>
    <w:p w14:paraId="57264E96" w14:textId="7C7D51B4" w:rsidR="00895D85" w:rsidRPr="00895D85" w:rsidDel="00F00471" w:rsidRDefault="00895D85" w:rsidP="00895D85">
      <w:pPr>
        <w:rPr>
          <w:del w:id="9" w:author="Anthony Barrows" w:date="2022-12-09T12:20:00Z"/>
        </w:rPr>
      </w:pPr>
    </w:p>
    <w:p w14:paraId="65A495C7" w14:textId="118EDE65" w:rsidR="00783274" w:rsidRDefault="00783274" w:rsidP="00783274">
      <w:pPr>
        <w:pStyle w:val="Heading2"/>
      </w:pPr>
      <w:r>
        <w:t>Statistical Methods</w:t>
      </w:r>
    </w:p>
    <w:p w14:paraId="30F680D0" w14:textId="77777777" w:rsidR="00015C4C" w:rsidRPr="00015C4C" w:rsidRDefault="00015C4C" w:rsidP="00015C4C"/>
    <w:p w14:paraId="43556823" w14:textId="1699F27F" w:rsidR="00783274" w:rsidRDefault="00CB6DF7" w:rsidP="00783274">
      <w:pPr>
        <w:pStyle w:val="Heading3"/>
      </w:pPr>
      <w:r>
        <w:lastRenderedPageBreak/>
        <w:t xml:space="preserve">Analysis 1: </w:t>
      </w:r>
      <w:r w:rsidR="00783274">
        <w:t>Trajectories in cigarettes per day over time</w:t>
      </w:r>
    </w:p>
    <w:p w14:paraId="712A6EDB" w14:textId="77777777" w:rsidR="00015C4C" w:rsidRPr="00015C4C" w:rsidRDefault="00015C4C" w:rsidP="00015C4C"/>
    <w:p w14:paraId="577FAE6A" w14:textId="3B81EEEF" w:rsidR="0035627A" w:rsidRDefault="0035627A" w:rsidP="0035627A">
      <w:r>
        <w:t xml:space="preserve">A latent class mixture model </w:t>
      </w:r>
      <w:r>
        <w:fldChar w:fldCharType="begin"/>
      </w:r>
      <w:r w:rsidR="00092538">
        <w:instrText xml:space="preserve"> ADDIN ZOTERO_ITEM CSL_CITATION {"citationID":"t1jTX4yW","properties":{"formattedCitation":"(25\\uc0\\u8211{}27)","plainCitation":"(25–27)","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schema":"https://github.com/citation-style-language/schema/raw/master/csl-citation.json"} </w:instrText>
      </w:r>
      <w:r>
        <w:fldChar w:fldCharType="separate"/>
      </w:r>
      <w:r w:rsidR="00092538" w:rsidRPr="00092538">
        <w:rPr>
          <w:rFonts w:ascii="Calibri" w:cs="Calibri"/>
        </w:rPr>
        <w:t>(25–27)</w:t>
      </w:r>
      <w:r>
        <w:fldChar w:fldCharType="end"/>
      </w:r>
      <w:r>
        <w:t xml:space="preserve"> was used to determine longitudinal trends in cigarettes per day from baseline assessed at trial weeks 2, 10, 18, and 26. The primary dependent variable was</w:t>
      </w:r>
      <w:r w:rsidR="006E555B">
        <w:t xml:space="preserve"> percent change</w:t>
      </w:r>
      <w:r>
        <w:t xml:space="preserve"> </w:t>
      </w:r>
      <w:r w:rsidR="006E555B">
        <w:t xml:space="preserve">average CPD (e.g., a participant smoking 90% of their baseline level at Week 2 received a value of -10% for Week 2). </w:t>
      </w:r>
    </w:p>
    <w:p w14:paraId="035C03A1" w14:textId="7C03FAC5" w:rsidR="00015C4C" w:rsidRDefault="00015C4C" w:rsidP="0035627A"/>
    <w:p w14:paraId="3FB85C1D" w14:textId="4920B23C" w:rsidR="00015C4C" w:rsidRDefault="00221422" w:rsidP="0035627A">
      <w:r>
        <w:t xml:space="preserve">Models for classes greater than 1 were initialized using maximum likelihood estimates of the 1-class model. Grid search methods were performed for subsequent models, selecting the minimal Bayesian Information Criterion at each step. </w:t>
      </w:r>
      <w:commentRangeStart w:id="10"/>
      <w:r w:rsidR="00015C4C">
        <w:t>The optimal</w:t>
      </w:r>
      <w:r w:rsidR="00DF385E">
        <w:t xml:space="preserve"> model</w:t>
      </w:r>
      <w:r w:rsidR="00015C4C">
        <w:t xml:space="preserve"> was selected using the minimal </w:t>
      </w:r>
      <w:r>
        <w:t>BIC</w:t>
      </w:r>
      <w:r w:rsidR="00015C4C">
        <w:t xml:space="preserve"> at the “knee of the curve” such that additional trajectories did not provide a substantially better model. </w:t>
      </w:r>
      <w:commentRangeEnd w:id="10"/>
      <w:r w:rsidR="00015C4C">
        <w:rPr>
          <w:rStyle w:val="CommentReference"/>
        </w:rPr>
        <w:commentReference w:id="10"/>
      </w:r>
    </w:p>
    <w:p w14:paraId="066270C8" w14:textId="02A79E2A" w:rsidR="006E555B" w:rsidRDefault="006E555B" w:rsidP="0035627A"/>
    <w:p w14:paraId="736B6FBF" w14:textId="44555DA1" w:rsidR="006E555B" w:rsidRDefault="006E555B" w:rsidP="0035627A">
      <w:r>
        <w:t xml:space="preserve">Posterior classification was then used to assign subjects to each latent class using Bayes’ theorem and the maximum probability of belonging to a particular latent class given the information (i.e., percent change in CPD at leach week) collected in the longitudinal model. </w:t>
      </w:r>
    </w:p>
    <w:p w14:paraId="0E9B9B75" w14:textId="77777777" w:rsidR="006E555B" w:rsidRPr="0035627A" w:rsidRDefault="006E555B" w:rsidP="0035627A"/>
    <w:p w14:paraId="6F682A29" w14:textId="0A265B90" w:rsidR="00783274" w:rsidRDefault="00783274" w:rsidP="00783274"/>
    <w:p w14:paraId="7C934FBE" w14:textId="739EBF23" w:rsidR="00783274" w:rsidRDefault="00CB6DF7" w:rsidP="00783274">
      <w:pPr>
        <w:pStyle w:val="Heading3"/>
      </w:pPr>
      <w:r>
        <w:t xml:space="preserve">Analysis 2: </w:t>
      </w:r>
      <w:r w:rsidR="00783274">
        <w:t>Predicting longitudinal trajectories in CPD using baseline variables</w:t>
      </w:r>
    </w:p>
    <w:p w14:paraId="2C8D5B38" w14:textId="45F1355B" w:rsidR="005815D0" w:rsidRDefault="005815D0" w:rsidP="00A065D6"/>
    <w:p w14:paraId="04CB2482" w14:textId="0F0B1CCF" w:rsidR="006416ED" w:rsidRDefault="002863E5" w:rsidP="00A065D6">
      <w:r>
        <w:t>Elastic net</w:t>
      </w:r>
      <w:r w:rsidR="00D91AA8">
        <w:t xml:space="preserve"> logistic</w:t>
      </w:r>
      <w:r>
        <w:t xml:space="preserve"> regression</w:t>
      </w:r>
      <w:r w:rsidR="00CB7CC6">
        <w:t xml:space="preserve"> </w:t>
      </w:r>
      <w:r w:rsidR="00CB7CC6">
        <w:fldChar w:fldCharType="begin"/>
      </w:r>
      <w:r w:rsidR="00092538">
        <w:instrText xml:space="preserve"> ADDIN ZOTERO_ITEM CSL_CITATION {"citationID":"6A2qU53o","properties":{"formattedCitation":"(28,29)","plainCitation":"(28,29)","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CB7CC6">
        <w:fldChar w:fldCharType="separate"/>
      </w:r>
      <w:r w:rsidR="00092538">
        <w:rPr>
          <w:noProof/>
        </w:rPr>
        <w:t>(28,29)</w:t>
      </w:r>
      <w:r w:rsidR="00CB7CC6">
        <w:fldChar w:fldCharType="end"/>
      </w:r>
      <w:r>
        <w:t xml:space="preserve"> was used to build predictive models for each latent class using al</w:t>
      </w:r>
      <w:r w:rsidR="009557FA">
        <w:t xml:space="preserve">l baseline characteristics as features (i.e., independent variables), and </w:t>
      </w:r>
      <w:r w:rsidR="00231795">
        <w:t xml:space="preserve">class membership </w:t>
      </w:r>
      <w:r w:rsidR="009557FA">
        <w:t xml:space="preserve">as the target (i.e., dependent variable). </w:t>
      </w:r>
      <w:r w:rsidR="006416ED">
        <w:t xml:space="preserve">Class membership was treated as a binary outcome. </w:t>
      </w:r>
    </w:p>
    <w:p w14:paraId="261106FD" w14:textId="7645D533" w:rsidR="006416ED" w:rsidRDefault="006416ED" w:rsidP="00A065D6"/>
    <w:p w14:paraId="5056D5A8" w14:textId="0DDC90F7" w:rsidR="00DF2E43" w:rsidRDefault="00330241" w:rsidP="00DB4CB3">
      <w:r>
        <w:t xml:space="preserve">Initially, the data were split into 80% training and 20% testing sets. The training data was then used to tune parameters for elastic net logistic regression models. </w:t>
      </w:r>
      <w:ins w:id="11" w:author="Anthony Barrows" w:date="2022-12-08T11:54:00Z">
        <w:r w:rsidR="00672377">
          <w:t xml:space="preserve">Model selection and evaluation was performed using a nested cross-validation </w:t>
        </w:r>
      </w:ins>
      <w:ins w:id="12" w:author="Anthony Barrows" w:date="2022-12-08T11:55:00Z">
        <w:r w:rsidR="00672377">
          <w:t xml:space="preserve">framework. </w:t>
        </w:r>
      </w:ins>
      <w:ins w:id="13" w:author="Anthony Barrows" w:date="2022-12-08T11:58:00Z">
        <w:r w:rsidR="0054327C">
          <w:t xml:space="preserve">Training was conducted using 5-fold cross validation, with 80% of the training set used for model training and 20% for evaluation. </w:t>
        </w:r>
      </w:ins>
      <w:ins w:id="14" w:author="Anthony Barrows" w:date="2022-12-08T11:59:00Z">
        <w:r w:rsidR="0054327C">
          <w:t>Model hyperparameter selection was conducted using a further divide of this training set</w:t>
        </w:r>
      </w:ins>
      <w:ins w:id="15" w:author="Anthony Barrows" w:date="2022-12-08T12:00:00Z">
        <w:r w:rsidR="0054327C">
          <w:t xml:space="preserve"> using 5-fold cross-validation within each outer fold. Prediction accuracy was measured using</w:t>
        </w:r>
      </w:ins>
      <w:r>
        <w:t xml:space="preserve"> receiver operator characteristic area-under-the-curve (ROC AUC). </w:t>
      </w:r>
      <w:r w:rsidR="003E0AFB">
        <w:t xml:space="preserve">Parameters </w:t>
      </w:r>
      <w:r w:rsidR="00CB6DF7">
        <w:t xml:space="preserve">from the </w:t>
      </w:r>
      <w:r w:rsidR="003E0AFB">
        <w:t>model whose ROC AUC results were within one standard error of the optimal cross-validated results were selected</w:t>
      </w:r>
      <w:r w:rsidR="008A0646">
        <w:t xml:space="preserve"> </w:t>
      </w:r>
      <w:r w:rsidR="00905BAB">
        <w:fldChar w:fldCharType="begin"/>
      </w:r>
      <w:r w:rsidR="00092538">
        <w:instrText xml:space="preserve"> ADDIN ZOTERO_ITEM CSL_CITATION {"citationID":"rCB1BSdr","properties":{"formattedCitation":"(30)","plainCitation":"(30)","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905BAB">
        <w:fldChar w:fldCharType="separate"/>
      </w:r>
      <w:r w:rsidR="00092538">
        <w:rPr>
          <w:noProof/>
        </w:rPr>
        <w:t>(30)</w:t>
      </w:r>
      <w:r w:rsidR="00905BAB">
        <w:fldChar w:fldCharType="end"/>
      </w:r>
      <w:r w:rsidR="00905BAB">
        <w:t>.</w:t>
      </w:r>
      <w:ins w:id="16" w:author="Anthony Barrows" w:date="2022-12-08T12:03:00Z">
        <w:r w:rsidR="0054327C">
          <w:t xml:space="preserve"> For each model, AUC represents the accuracy of prediction of the internal validation set. Hyperparameters from the most successful of these models were used to</w:t>
        </w:r>
      </w:ins>
      <w:r w:rsidR="00905BAB">
        <w:t xml:space="preserve"> </w:t>
      </w:r>
      <w:ins w:id="17" w:author="Anthony Barrows" w:date="2022-12-08T12:16:00Z">
        <w:r w:rsidR="00D10DB9">
          <w:t xml:space="preserve">fit </w:t>
        </w:r>
      </w:ins>
      <w:ins w:id="18" w:author="Anthony Barrows" w:date="2022-12-08T12:17:00Z">
        <w:r w:rsidR="00D10DB9">
          <w:t>a model to the initial training set</w:t>
        </w:r>
        <w:r w:rsidR="00314B1E">
          <w:t xml:space="preserve"> to obtain coefficients. To confirm model generalizability,</w:t>
        </w:r>
      </w:ins>
      <w:ins w:id="19" w:author="Anthony Barrows" w:date="2022-12-08T12:18:00Z">
        <w:r w:rsidR="00314B1E">
          <w:t xml:space="preserve"> these hyperparameters were also used to fit a final model to the initial testing set.</w:t>
        </w:r>
      </w:ins>
      <w:ins w:id="20" w:author="Anthony Barrows" w:date="2022-12-08T12:19:00Z">
        <w:r w:rsidR="00084CA5">
          <w:t xml:space="preserve"> </w:t>
        </w:r>
      </w:ins>
      <w:r w:rsidR="00084CA5">
        <w:t xml:space="preserve">Null ROCs were computed for each predicted class, and overall statistical significance was assessed using to ROC AUC’s equivalence with the Mann-Whitney </w:t>
      </w:r>
      <w:r w:rsidR="00084CA5">
        <w:rPr>
          <w:i/>
          <w:iCs/>
        </w:rPr>
        <w:t>U</w:t>
      </w:r>
      <w:r w:rsidR="00084CA5">
        <w:t xml:space="preserve">-statistic </w:t>
      </w:r>
      <w:r w:rsidR="00084CA5">
        <w:fldChar w:fldCharType="begin"/>
      </w:r>
      <w:r w:rsidR="00092538">
        <w:instrText xml:space="preserve"> ADDIN ZOTERO_ITEM CSL_CITATION {"citationID":"cXAKTaLr","properties":{"formattedCitation":"(31)","plainCitation":"(31)","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AreasRelativeOperating2002"}}],"schema":"https://github.com/citation-style-language/schema/raw/master/csl-citation.json"} </w:instrText>
      </w:r>
      <w:r w:rsidR="00084CA5">
        <w:fldChar w:fldCharType="separate"/>
      </w:r>
      <w:r w:rsidR="00092538">
        <w:rPr>
          <w:noProof/>
        </w:rPr>
        <w:t>(31)</w:t>
      </w:r>
      <w:r w:rsidR="00084CA5">
        <w:fldChar w:fldCharType="end"/>
      </w:r>
      <w:r w:rsidR="00084CA5">
        <w:t xml:space="preserve">. </w:t>
      </w:r>
      <w:r w:rsidR="00CB7CC6">
        <w:t>This procedure was repeated using each latent class as the target.</w:t>
      </w:r>
      <w:ins w:id="21" w:author="Anthony Barrows" w:date="2022-12-08T12:01:00Z">
        <w:r w:rsidR="0054327C">
          <w:t xml:space="preserve"> </w:t>
        </w:r>
      </w:ins>
    </w:p>
    <w:p w14:paraId="7D81CCE0" w14:textId="77777777" w:rsidR="006F71EF" w:rsidRDefault="006F71EF" w:rsidP="00DB4CB3"/>
    <w:p w14:paraId="5FFD2C76" w14:textId="0D77A748" w:rsidR="00783274" w:rsidRDefault="00CB6DF7" w:rsidP="00783274">
      <w:pPr>
        <w:pStyle w:val="Heading3"/>
      </w:pPr>
      <w:r>
        <w:t xml:space="preserve">Analysis 3: </w:t>
      </w:r>
      <w:r w:rsidR="00783274">
        <w:t>Which trajectories in CPD predict smoking cessation</w:t>
      </w:r>
      <w:r w:rsidR="00A065D6">
        <w:t>?</w:t>
      </w:r>
    </w:p>
    <w:p w14:paraId="07FD5EFE" w14:textId="75A2575C" w:rsidR="00D91AA8" w:rsidRDefault="00D91AA8" w:rsidP="00D91AA8"/>
    <w:p w14:paraId="6A543975" w14:textId="74E74EFC" w:rsidR="00340CD9" w:rsidRDefault="00D91AA8" w:rsidP="00D91AA8">
      <w:r>
        <w:lastRenderedPageBreak/>
        <w:t xml:space="preserve">A linear elastic net regression model was used to predict </w:t>
      </w:r>
      <w:r w:rsidR="00CB6DF7">
        <w:t xml:space="preserve">CO </w:t>
      </w:r>
      <w:r>
        <w:t>values at 1-year follow-up using (1)</w:t>
      </w:r>
      <w:r w:rsidR="00CB6DF7">
        <w:t xml:space="preserve"> all baseline characteristics from Analysis 2, and (2) Latent Class (from Analysis 1) in addition to those predictors</w:t>
      </w:r>
      <w:ins w:id="22" w:author="Anthony Barrows" w:date="2022-12-08T12:32:00Z">
        <w:r w:rsidR="001640E3">
          <w:t xml:space="preserve">, and (3) baseline predictors </w:t>
        </w:r>
      </w:ins>
      <w:ins w:id="23" w:author="Anthony Barrows" w:date="2022-12-08T12:33:00Z">
        <w:r w:rsidR="001640E3">
          <w:t>with only subjects in each Latent Class, respectively.</w:t>
        </w:r>
      </w:ins>
      <w:r w:rsidR="00CB6DF7">
        <w:t xml:space="preserve"> The dependent variable was CO in parts per million.</w:t>
      </w:r>
      <w:r w:rsidR="00340CD9">
        <w:t xml:space="preserve"> Predicted CO values &lt;= 11 ppm were considered indicative of quitting smoking. </w:t>
      </w:r>
    </w:p>
    <w:p w14:paraId="4E379EB3" w14:textId="46D021B4" w:rsidR="00340CD9" w:rsidRDefault="00340CD9" w:rsidP="00D91AA8"/>
    <w:p w14:paraId="39A9C6B7" w14:textId="50ABE70F" w:rsidR="00340CD9" w:rsidRDefault="00340CD9" w:rsidP="00D91AA8">
      <w:pPr>
        <w:rPr>
          <w:ins w:id="24" w:author="Anthony Barrows" w:date="2022-12-09T12:20:00Z"/>
        </w:rPr>
      </w:pPr>
      <w:r>
        <w:t xml:space="preserve">Each regression model was fit using the procedures outlined in Analysis 2, with model performance </w:t>
      </w:r>
      <w:r w:rsidR="001576F3">
        <w:t>measured</w:t>
      </w:r>
      <w:r>
        <w:t xml:space="preserve"> using the coefficient of determination, </w:t>
      </w:r>
      <w:r w:rsidRPr="001576F3">
        <w:rPr>
          <w:i/>
          <w:iCs/>
        </w:rPr>
        <w:t>R</w:t>
      </w:r>
      <w:r>
        <w:rPr>
          <w:vertAlign w:val="superscript"/>
        </w:rPr>
        <w:t>2</w:t>
      </w:r>
      <w:r>
        <w:t xml:space="preserve">. </w:t>
      </w:r>
    </w:p>
    <w:p w14:paraId="6DCC08C8" w14:textId="4779D4CC" w:rsidR="00F00471" w:rsidRDefault="00F00471" w:rsidP="00D91AA8">
      <w:pPr>
        <w:rPr>
          <w:ins w:id="25" w:author="Anthony Barrows" w:date="2022-12-09T12:20:00Z"/>
        </w:rPr>
      </w:pPr>
    </w:p>
    <w:p w14:paraId="7ABF003B" w14:textId="01CBCFF2" w:rsidR="00F00471" w:rsidRDefault="00F00471" w:rsidP="00F00471">
      <w:pPr>
        <w:pStyle w:val="Heading2"/>
      </w:pPr>
      <w:ins w:id="26" w:author="Anthony Barrows" w:date="2022-12-09T12:20:00Z">
        <w:r>
          <w:t>Quantitative Variables</w:t>
        </w:r>
      </w:ins>
    </w:p>
    <w:p w14:paraId="02F539E7" w14:textId="77777777" w:rsidR="002051D4" w:rsidRPr="002051D4" w:rsidRDefault="002051D4" w:rsidP="002051D4">
      <w:pPr>
        <w:rPr>
          <w:ins w:id="27" w:author="Anthony Barrows" w:date="2022-12-09T12:20:00Z"/>
        </w:rPr>
      </w:pPr>
    </w:p>
    <w:p w14:paraId="0C78D8EA" w14:textId="280B94D2" w:rsidR="00F00471" w:rsidRPr="00895D85" w:rsidRDefault="00F00471" w:rsidP="00F00471">
      <w:pPr>
        <w:rPr>
          <w:ins w:id="28" w:author="Anthony Barrows" w:date="2022-12-09T12:20:00Z"/>
        </w:rPr>
      </w:pPr>
      <w:ins w:id="29" w:author="Anthony Barrows" w:date="2022-12-09T12:20:00Z">
        <w:r>
          <w:t>Numeric predictors (i.e., SF-36 scores, CO, age at intake)</w:t>
        </w:r>
      </w:ins>
      <w:ins w:id="30" w:author="Anthony Barrows" w:date="2022-12-09T12:46:00Z">
        <w:r w:rsidR="00C01184">
          <w:t xml:space="preserve"> and outcomes (i.e., C</w:t>
        </w:r>
      </w:ins>
      <w:ins w:id="31" w:author="Anthony Barrows" w:date="2022-12-09T12:47:00Z">
        <w:r w:rsidR="00C01184">
          <w:t>O at 1-year follow-up)</w:t>
        </w:r>
      </w:ins>
      <w:ins w:id="32" w:author="Anthony Barrows" w:date="2022-12-09T12:20:00Z">
        <w:r>
          <w:t xml:space="preserve"> in the training set were normalized and scaled to have a mean of 0 and standard deviation of 1. Numeric predictors in the testing set were normalized and scaled blindly using the same transformations as the training set.</w:t>
        </w:r>
      </w:ins>
      <w:ins w:id="33" w:author="Anthony Barrows" w:date="2022-12-09T12:56:00Z">
        <w:r w:rsidR="00C01184">
          <w:t xml:space="preserve"> Categorical predictors were one-hot encoded.</w:t>
        </w:r>
      </w:ins>
      <w:ins w:id="34" w:author="Anthony Barrows" w:date="2022-12-09T12:55:00Z">
        <w:r w:rsidR="00C01184">
          <w:t xml:space="preserve"> </w:t>
        </w:r>
      </w:ins>
    </w:p>
    <w:p w14:paraId="27E55E91" w14:textId="14BB153C" w:rsidR="00F00471" w:rsidRDefault="00F00471" w:rsidP="00D91AA8"/>
    <w:p w14:paraId="682A5FC1" w14:textId="3B5863EF" w:rsidR="002051D4" w:rsidRPr="00340CD9" w:rsidRDefault="004E5BBA" w:rsidP="00D91AA8">
      <w:r>
        <w:t xml:space="preserve">Relatively few </w:t>
      </w:r>
      <w:r w:rsidR="00060B98">
        <w:t>participants (&lt;1%) reported “extreme” anxiety or depression at baseline</w:t>
      </w:r>
      <w:r w:rsidR="00361787">
        <w:t xml:space="preserve"> </w:t>
      </w:r>
      <w:r w:rsidR="00717057">
        <w:t xml:space="preserve">and were included </w:t>
      </w:r>
      <w:r w:rsidR="00EC65DF">
        <w:t xml:space="preserve">with the next-highest ordinal category. </w:t>
      </w:r>
    </w:p>
    <w:p w14:paraId="00E938D9" w14:textId="0AE7C3DA" w:rsidR="00783274" w:rsidRDefault="00552D0A" w:rsidP="00783274">
      <w:pPr>
        <w:pStyle w:val="Heading1"/>
      </w:pPr>
      <w:r>
        <w:t>RESULTS</w:t>
      </w:r>
      <w:r>
        <w:tab/>
      </w:r>
    </w:p>
    <w:p w14:paraId="08C5E23A" w14:textId="128C504B" w:rsidR="00525FD5" w:rsidRDefault="009557FA" w:rsidP="009557FA">
      <w:pPr>
        <w:pStyle w:val="Heading2"/>
      </w:pPr>
      <w:r>
        <w:t>Participants</w:t>
      </w:r>
    </w:p>
    <w:p w14:paraId="38DD8084" w14:textId="77777777" w:rsidR="00341BB1" w:rsidRDefault="00341BB1" w:rsidP="009557FA"/>
    <w:p w14:paraId="27BEE9EC" w14:textId="773FD878" w:rsidR="00C70B3D" w:rsidRDefault="00C70B3D" w:rsidP="009557FA">
      <w:r>
        <w:t xml:space="preserve">Smoking trajectories were modeled using a total of 5,578 observations (Weeks 2, 10, 19, and 26 had </w:t>
      </w:r>
      <w:r w:rsidR="00870957">
        <w:t>1764, 1148, 1384, 1282 observations respectively)</w:t>
      </w:r>
      <w:ins w:id="35" w:author="Anthony Barrows" w:date="2022-12-09T13:23:00Z">
        <w:r w:rsidR="00FC17CE">
          <w:t xml:space="preserve"> from 1,783 participants</w:t>
        </w:r>
      </w:ins>
      <w:r w:rsidR="00870957">
        <w:t xml:space="preserve">. Distributions of average CPD changes from baseline are show in Figure 1. </w:t>
      </w:r>
    </w:p>
    <w:p w14:paraId="66420A45" w14:textId="103646DD" w:rsidR="00870957" w:rsidRDefault="00870957" w:rsidP="009557FA"/>
    <w:p w14:paraId="0D495472" w14:textId="100C1792" w:rsidR="00D8363A" w:rsidRDefault="00D8363A" w:rsidP="009557FA">
      <w:r>
        <w:t xml:space="preserve">A 3-class heterogeneous linear mixed model was selected (Maximum log-likelihood = 11.81, BIC = 43.75) (see Figure 3). </w:t>
      </w:r>
      <w:r w:rsidR="00111CD6">
        <w:t>Longitudinal f</w:t>
      </w:r>
      <w:r w:rsidR="00D3145D">
        <w:t>ixed effects (week-by-class) were statistically significant (Wald statistics: Class 1 = -15.71, Class 2 = -4.20, Class 3 = 14.35, p’s &lt; .001)</w:t>
      </w:r>
      <w:r w:rsidR="00111CD6">
        <w:t xml:space="preserve">. Class-membership fixed effects showed Class 3 to be significantly different from Class 1 (Wald = 12.32, p = .0000), but not from Class 2 (Wald = 0.384, p = .7013). </w:t>
      </w:r>
      <w:r w:rsidR="001354E1">
        <w:t>Average weekly CPD values for each class are shown in Figure 2.</w:t>
      </w:r>
      <w:r w:rsidR="0047777B">
        <w:t xml:space="preserve"> </w:t>
      </w:r>
    </w:p>
    <w:p w14:paraId="3AF0F1D7" w14:textId="487A889E" w:rsidR="0047777B" w:rsidRDefault="0047777B" w:rsidP="009557FA"/>
    <w:p w14:paraId="1FD7E221" w14:textId="332A1D14" w:rsidR="0047777B" w:rsidRDefault="0047777B" w:rsidP="009557FA">
      <w:r>
        <w:t>Each subject was assigned to the class according to the maximum probability of belonging to that class. Characteristics associated with participants in each class are given in Table 1.</w:t>
      </w:r>
    </w:p>
    <w:p w14:paraId="13E30CBE" w14:textId="55C8D17A" w:rsidR="009557FA" w:rsidRDefault="009557FA" w:rsidP="009557FA"/>
    <w:p w14:paraId="504918DC" w14:textId="5AE30647" w:rsidR="009C5F46" w:rsidRDefault="009557FA" w:rsidP="009557FA">
      <w:pPr>
        <w:pStyle w:val="Heading2"/>
      </w:pPr>
      <w:r>
        <w:t>Descriptive data</w:t>
      </w:r>
    </w:p>
    <w:p w14:paraId="36208414" w14:textId="48113F72" w:rsidR="00730AB2" w:rsidRDefault="00730AB2" w:rsidP="00525FD5"/>
    <w:p w14:paraId="3A07A791" w14:textId="77777777" w:rsidR="00D02F3F" w:rsidRDefault="00D02F3F" w:rsidP="00D02F3F">
      <w:r>
        <w:t>Of the 1884 subjects in consideration, 101 (5.4%) were missing 7 or more baseline measures, and were removed from analyses. The remaining 1783 (94.6%) had fewer than 5 missing measures.</w:t>
      </w:r>
    </w:p>
    <w:p w14:paraId="52B449EE" w14:textId="77777777" w:rsidR="00D02F3F" w:rsidRDefault="00D02F3F" w:rsidP="00D02F3F"/>
    <w:p w14:paraId="69850AA5" w14:textId="4415776E" w:rsidR="00D02F3F" w:rsidRPr="005C2178" w:rsidRDefault="00D02F3F" w:rsidP="00D02F3F">
      <w:r>
        <w:lastRenderedPageBreak/>
        <w:t xml:space="preserve">Two SF-36 sub score (General and Physical Functioning) values were 20.75% and 21.82% missing respectively and were discarded. Of the remaining missing values (&lt; 7%), many were correlated with age, sex, and study site. To control for these differences, ages were binned into 4 equally sized groups, and all remaining baseline variables were imputed within age-sex-site combinations, using the mean and mode of those combinations where appropriate. </w:t>
      </w:r>
      <w:r w:rsidR="00FD1DCE">
        <w:t>Participant baseline characteristics by assigned latent class are shown in Table 1.</w:t>
      </w:r>
    </w:p>
    <w:p w14:paraId="58BBDC84" w14:textId="77777777" w:rsidR="00D02F3F" w:rsidRDefault="00D02F3F" w:rsidP="00525FD5"/>
    <w:p w14:paraId="2F1567E8" w14:textId="1B979254" w:rsidR="0047777B" w:rsidRDefault="0047777B" w:rsidP="00525FD5">
      <w:pPr>
        <w:rPr>
          <w:ins w:id="36" w:author="Anthony Barrows" w:date="2022-12-09T13:25:00Z"/>
        </w:rPr>
      </w:pPr>
    </w:p>
    <w:p w14:paraId="1639CC40" w14:textId="77777777" w:rsidR="007B0202" w:rsidRDefault="007B0202" w:rsidP="00525FD5"/>
    <w:p w14:paraId="2F3B8582" w14:textId="369C2D41" w:rsidR="00B56FD5" w:rsidRDefault="00B56FD5" w:rsidP="00B56FD5">
      <w:pPr>
        <w:pStyle w:val="Heading2"/>
      </w:pPr>
      <w:r>
        <w:t>Predicting class membership using baseline characteristics</w:t>
      </w:r>
    </w:p>
    <w:p w14:paraId="2080E8E3" w14:textId="0C7310E1" w:rsidR="00BD2A5A" w:rsidRDefault="00BD2A5A" w:rsidP="00BD2A5A"/>
    <w:p w14:paraId="6E827B71" w14:textId="4B65AA99" w:rsidR="003A7AA3" w:rsidRDefault="003A7AA3" w:rsidP="003A7AA3">
      <w:r w:rsidRPr="000D4380">
        <w:t>Elastic net logistic regression models were used to predict each latent class in turn. All individual binary class prediction models were statistically significant, particularly for Class 1 (mean AUC [SE] = 0.6</w:t>
      </w:r>
      <w:r w:rsidR="006A552B" w:rsidRPr="000D4380">
        <w:t>26</w:t>
      </w:r>
      <w:r w:rsidRPr="000D4380">
        <w:t xml:space="preserve"> [0.022]). Predictive performance within the model for Class 2 </w:t>
      </w:r>
      <w:r w:rsidR="00707D85" w:rsidRPr="000D4380">
        <w:t>was close to chance (</w:t>
      </w:r>
      <w:r w:rsidRPr="000D4380">
        <w:t>AUC = 0.5</w:t>
      </w:r>
      <w:r w:rsidR="00707D85" w:rsidRPr="000D4380">
        <w:t>01)</w:t>
      </w:r>
      <w:r w:rsidRPr="000D4380">
        <w:t xml:space="preserve"> and was only statistically significant due to the comparatively large sample size in Class 2 (n = 803, 45.0%). Contrasts, in which only subjects belonging to the listed classes were included in the binary prediction model, were statistically significant (</w:t>
      </w:r>
      <w:r w:rsidRPr="000D4380">
        <w:rPr>
          <w:i/>
          <w:iCs/>
        </w:rPr>
        <w:t>p</w:t>
      </w:r>
      <w:r w:rsidR="00102BD4" w:rsidRPr="000D4380">
        <w:rPr>
          <w:i/>
          <w:iCs/>
        </w:rPr>
        <w:t>’s</w:t>
      </w:r>
      <w:r w:rsidRPr="000D4380">
        <w:t xml:space="preserve"> &lt; 0.0</w:t>
      </w:r>
      <w:r w:rsidR="00102BD4" w:rsidRPr="000D4380">
        <w:t>1</w:t>
      </w:r>
      <w:r w:rsidRPr="000D4380">
        <w:t xml:space="preserve">) </w:t>
      </w:r>
      <w:r w:rsidR="00102BD4" w:rsidRPr="000D4380">
        <w:t>for all comparisons</w:t>
      </w:r>
      <w:r w:rsidRPr="000D4380">
        <w:t xml:space="preserve">. </w:t>
      </w:r>
      <w:r w:rsidR="00412037" w:rsidRPr="000D4380">
        <w:t>Overall model results are shown in Table 2.</w:t>
      </w:r>
    </w:p>
    <w:p w14:paraId="21C90D59" w14:textId="6F199706" w:rsidR="004075C9" w:rsidRDefault="004075C9" w:rsidP="003A7AA3"/>
    <w:p w14:paraId="68F966A0" w14:textId="77777777" w:rsidR="00A30BBE" w:rsidRDefault="00412037" w:rsidP="003A7AA3">
      <w:r>
        <w:t>To determine</w:t>
      </w:r>
      <w:r w:rsidR="006E7CB9">
        <w:t xml:space="preserve"> the relative contributions of each baseline characteristic to the overall model’s predictive capacity, the average </w:t>
      </w:r>
      <w:r w:rsidR="001F4FF4">
        <w:t xml:space="preserve">Beta value for each predictor was recorded across </w:t>
      </w:r>
      <w:r w:rsidR="00E24FCC">
        <w:t xml:space="preserve">the 5 outer validation folds. These values are presented in Figure 4. </w:t>
      </w:r>
    </w:p>
    <w:p w14:paraId="17D511F2" w14:textId="77777777" w:rsidR="00A30BBE" w:rsidRDefault="00A30BBE" w:rsidP="003A7AA3"/>
    <w:p w14:paraId="3B15AEFF" w14:textId="17BE56DD" w:rsidR="008F4EA9" w:rsidRDefault="002E7770" w:rsidP="003A7AA3">
      <w:r>
        <w:t>Younger</w:t>
      </w:r>
      <w:r w:rsidR="007E5374">
        <w:t xml:space="preserve"> p</w:t>
      </w:r>
      <w:r w:rsidR="00893571">
        <w:t>articipants</w:t>
      </w:r>
      <w:r w:rsidR="007E5374">
        <w:t xml:space="preserve"> and those</w:t>
      </w:r>
      <w:r w:rsidR="00893571">
        <w:t xml:space="preserve"> with high anxiety and moderate depression were </w:t>
      </w:r>
      <w:r>
        <w:t xml:space="preserve">less </w:t>
      </w:r>
      <w:r w:rsidR="00893571">
        <w:t>likely to be assigned to Class 1</w:t>
      </w:r>
      <w:r w:rsidR="000961EA">
        <w:t xml:space="preserve">, </w:t>
      </w:r>
      <w:r w:rsidR="00367090">
        <w:t xml:space="preserve">as were participants with </w:t>
      </w:r>
      <w:r>
        <w:t>lower</w:t>
      </w:r>
      <w:r w:rsidR="00367090">
        <w:t xml:space="preserve"> nicotine dependence scores, </w:t>
      </w:r>
      <w:r w:rsidR="006F0FE3">
        <w:t xml:space="preserve">and those who had only </w:t>
      </w:r>
      <w:r w:rsidR="00102B38">
        <w:t xml:space="preserve">ever stopped smoking for less than one week. Conversely, those who had attempted to quit recently, </w:t>
      </w:r>
      <w:r w:rsidR="003826DC">
        <w:t xml:space="preserve">often, or who participated in a trial conducted outside the USA were </w:t>
      </w:r>
      <w:r w:rsidR="00B1164C">
        <w:t xml:space="preserve">more </w:t>
      </w:r>
      <w:r w:rsidR="001E0CC4">
        <w:t xml:space="preserve">likely to be in Class 1, </w:t>
      </w:r>
      <w:r w:rsidR="00B1164C">
        <w:t>and less</w:t>
      </w:r>
      <w:r w:rsidR="001E0CC4">
        <w:t xml:space="preserve"> likely to be in Class 3. </w:t>
      </w:r>
      <w:r w:rsidR="00E252BA">
        <w:t>10 subjects indicated they had never quit smoking, and none were in Class 1.</w:t>
      </w:r>
    </w:p>
    <w:p w14:paraId="498FFC18" w14:textId="77777777" w:rsidR="008F4EA9" w:rsidRDefault="008F4EA9" w:rsidP="003A7AA3"/>
    <w:p w14:paraId="43C3BE9C" w14:textId="7770CF80" w:rsidR="00412037" w:rsidRDefault="00B42899" w:rsidP="003A7AA3">
      <w:r>
        <w:t>Intuitively</w:t>
      </w:r>
      <w:r w:rsidR="00247FD3">
        <w:t xml:space="preserve">, </w:t>
      </w:r>
      <w:r w:rsidR="00AC28D4">
        <w:t>those in Class 1 – the group which reduced its smoking the most –</w:t>
      </w:r>
      <w:r>
        <w:t>were</w:t>
      </w:r>
      <w:r w:rsidR="00AC28D4">
        <w:t xml:space="preserve"> more likely to have been assigned to the</w:t>
      </w:r>
      <w:r>
        <w:t xml:space="preserve"> active</w:t>
      </w:r>
      <w:r w:rsidR="00AC28D4">
        <w:t xml:space="preserve"> NRT condition, while those in Class 3 were more likely to have received </w:t>
      </w:r>
      <w:r>
        <w:t>placebo</w:t>
      </w:r>
      <w:r w:rsidR="00AC28D4">
        <w:t xml:space="preserve"> </w:t>
      </w:r>
      <w:r>
        <w:t>treatment</w:t>
      </w:r>
      <w:r w:rsidR="00AC28D4">
        <w:t xml:space="preserve">. </w:t>
      </w:r>
      <w:r w:rsidR="004400B8">
        <w:t>Finally, a</w:t>
      </w:r>
      <w:r w:rsidR="00895B74">
        <w:t>lthough it represents the largest group of smokers,</w:t>
      </w:r>
      <w:r w:rsidR="00F816A2">
        <w:t xml:space="preserve"> the model predicting membership to Class 2 showed low overall performance, and therefore features tended toward 0. </w:t>
      </w:r>
      <w:r w:rsidR="004863F5">
        <w:t xml:space="preserve"> </w:t>
      </w:r>
    </w:p>
    <w:p w14:paraId="7CDDC92A" w14:textId="77777777" w:rsidR="004075C9" w:rsidRPr="00A57F09" w:rsidRDefault="004075C9" w:rsidP="003A7AA3">
      <w:pPr>
        <w:rPr>
          <w:ins w:id="37" w:author="Anthony Barrows" w:date="2022-12-19T13:02:00Z"/>
        </w:rPr>
      </w:pPr>
    </w:p>
    <w:p w14:paraId="15625123" w14:textId="007D1681" w:rsidR="00BD2A5A" w:rsidRDefault="00BD2A5A" w:rsidP="00BD2A5A"/>
    <w:p w14:paraId="59D4FC13" w14:textId="5AD73AFF" w:rsidR="00A57F09" w:rsidRDefault="00A57F09" w:rsidP="00BD2A5A"/>
    <w:p w14:paraId="0DFF22A1" w14:textId="0FE033BD" w:rsidR="00A57F09" w:rsidRDefault="00A57F09" w:rsidP="00BD2A5A"/>
    <w:p w14:paraId="272D8472" w14:textId="183ED864" w:rsidR="00A57F09" w:rsidRDefault="00A57F09" w:rsidP="00BD2A5A"/>
    <w:p w14:paraId="3E00390A" w14:textId="2998FDC4" w:rsidR="00A57F09" w:rsidRDefault="00A57F09" w:rsidP="00BD2A5A"/>
    <w:p w14:paraId="10594ECB" w14:textId="634BDBC0" w:rsidR="00A57F09" w:rsidRDefault="00A57F09" w:rsidP="00BD2A5A"/>
    <w:p w14:paraId="703A4BA9" w14:textId="40A802FA" w:rsidR="003A7AA3" w:rsidRDefault="003A7AA3" w:rsidP="00BD2A5A"/>
    <w:p w14:paraId="08870F89" w14:textId="77777777" w:rsidR="003A7AA3" w:rsidRDefault="003A7AA3" w:rsidP="00BD2A5A"/>
    <w:p w14:paraId="2D56E162" w14:textId="77777777" w:rsidR="006A1077" w:rsidRDefault="006A1077" w:rsidP="00525FD5"/>
    <w:p w14:paraId="3AD1B1AF" w14:textId="41D461AD" w:rsidR="00525FD5" w:rsidRDefault="00525FD5" w:rsidP="00525FD5">
      <w:pPr>
        <w:pStyle w:val="Heading2"/>
      </w:pPr>
      <w:r>
        <w:t xml:space="preserve">Predicting </w:t>
      </w:r>
      <w:ins w:id="38" w:author="Anthony Barrows" w:date="2022-12-19T13:11:00Z">
        <w:r w:rsidR="003A7AA3">
          <w:t>1-year CO</w:t>
        </w:r>
      </w:ins>
      <w:r w:rsidR="00B56FD5">
        <w:t xml:space="preserve"> using latent class</w:t>
      </w:r>
    </w:p>
    <w:p w14:paraId="2E0C2AE3" w14:textId="77777777" w:rsidR="00CD7834" w:rsidRDefault="00CD7834" w:rsidP="00730AB2"/>
    <w:p w14:paraId="30E8D517" w14:textId="67A16EEF" w:rsidR="00730AB2" w:rsidRPr="00E8053E" w:rsidRDefault="00012912" w:rsidP="00487930">
      <w:r w:rsidRPr="00E8053E">
        <w:t xml:space="preserve">Of the 1783 participants assigned to latent classes, 911 had CO values at the 1-year follow-up point (6 months following the conclusion of the trial). Using a quit threshold of CO &lt;= 11ppm, 261 (28.6%) had quit smoking at this point. More specifically, 66.9% (n = 95) of subjects in Class 1 had quit, 24.3% (n = 120) in Class 2, and 16.7% (n = 46) in Class 3. </w:t>
      </w:r>
    </w:p>
    <w:p w14:paraId="3729B0D9" w14:textId="55724F7F" w:rsidR="00487930" w:rsidRPr="003A7AA3" w:rsidRDefault="00487930" w:rsidP="00487930">
      <w:pPr>
        <w:ind w:firstLine="720"/>
      </w:pPr>
    </w:p>
    <w:p w14:paraId="02586F91" w14:textId="63661B2F" w:rsidR="00487930" w:rsidRPr="000D4380" w:rsidRDefault="00487930" w:rsidP="00730AB2">
      <w:r w:rsidRPr="000D4380">
        <w:t xml:space="preserve">An elastic net linear regression model was used to predict 1-year CO values using baseline characteristics alone, achieving </w:t>
      </w:r>
      <w:r w:rsidR="00185249" w:rsidRPr="000D4380">
        <w:t xml:space="preserve">an average cross-validated </w:t>
      </w:r>
      <w:r w:rsidRPr="000D4380">
        <w:t xml:space="preserve">(mean [SE]) </w:t>
      </w:r>
      <w:r w:rsidR="00185249" w:rsidRPr="000D4380">
        <w:t>R</w:t>
      </w:r>
      <w:r w:rsidR="00185249" w:rsidRPr="000D4380">
        <w:rPr>
          <w:vertAlign w:val="superscript"/>
        </w:rPr>
        <w:t>2</w:t>
      </w:r>
      <w:r w:rsidR="00185249" w:rsidRPr="000D4380">
        <w:t xml:space="preserve"> = 0.</w:t>
      </w:r>
      <w:r w:rsidR="00026A10" w:rsidRPr="000D4380">
        <w:t>207</w:t>
      </w:r>
      <w:r w:rsidR="00185249" w:rsidRPr="000D4380">
        <w:t xml:space="preserve"> [0.0</w:t>
      </w:r>
      <w:r w:rsidR="00026A10" w:rsidRPr="000D4380">
        <w:t>05</w:t>
      </w:r>
      <w:r w:rsidR="00185249" w:rsidRPr="000D4380">
        <w:t>], with R</w:t>
      </w:r>
      <w:r w:rsidR="00185249" w:rsidRPr="000D4380">
        <w:rPr>
          <w:vertAlign w:val="superscript"/>
        </w:rPr>
        <w:t>2</w:t>
      </w:r>
      <w:r w:rsidR="00185249" w:rsidRPr="000D4380">
        <w:t xml:space="preserve"> = 0.</w:t>
      </w:r>
      <w:r w:rsidR="00AD71BD" w:rsidRPr="000D4380">
        <w:t>1</w:t>
      </w:r>
      <w:r w:rsidR="003E2E56" w:rsidRPr="000D4380">
        <w:t>62</w:t>
      </w:r>
      <w:r w:rsidR="00185249" w:rsidRPr="000D4380">
        <w:t xml:space="preserve"> on the testing set. Adding latent class as a predictor improved average cross-validated prediction performance by</w:t>
      </w:r>
      <w:r w:rsidR="000214B5" w:rsidRPr="000D4380">
        <w:t xml:space="preserve"> an average of</w:t>
      </w:r>
      <w:r w:rsidR="00185249" w:rsidRPr="000D4380">
        <w:t xml:space="preserve"> </w:t>
      </w:r>
      <w:r w:rsidR="000214B5" w:rsidRPr="000D4380">
        <w:t>6.3</w:t>
      </w:r>
      <w:r w:rsidR="00185249" w:rsidRPr="000D4380">
        <w:t>% (CV R</w:t>
      </w:r>
      <w:r w:rsidR="00185249" w:rsidRPr="000D4380">
        <w:rPr>
          <w:vertAlign w:val="superscript"/>
        </w:rPr>
        <w:t>2</w:t>
      </w:r>
      <w:r w:rsidR="00185249" w:rsidRPr="000D4380">
        <w:t xml:space="preserve"> = 0.</w:t>
      </w:r>
      <w:ins w:id="39" w:author="Anthony Barrows" w:date="2022-12-19T13:12:00Z">
        <w:r w:rsidR="00107CAD" w:rsidRPr="000D4380">
          <w:t>2</w:t>
        </w:r>
      </w:ins>
      <w:r w:rsidR="003E2E56" w:rsidRPr="000D4380">
        <w:t>70</w:t>
      </w:r>
      <w:r w:rsidR="00185249" w:rsidRPr="000D4380">
        <w:t xml:space="preserve"> [0.0</w:t>
      </w:r>
      <w:r w:rsidR="003E2E56" w:rsidRPr="000D4380">
        <w:t>03</w:t>
      </w:r>
      <w:r w:rsidR="00185249" w:rsidRPr="000D4380">
        <w:t>], test R</w:t>
      </w:r>
      <w:r w:rsidR="00185249" w:rsidRPr="000D4380">
        <w:rPr>
          <w:vertAlign w:val="superscript"/>
        </w:rPr>
        <w:t>2</w:t>
      </w:r>
      <w:r w:rsidR="00185249" w:rsidRPr="000D4380">
        <w:t xml:space="preserve"> = 0.</w:t>
      </w:r>
      <w:r w:rsidR="003E2E56" w:rsidRPr="000D4380">
        <w:t>238</w:t>
      </w:r>
      <w:r w:rsidR="00185249" w:rsidRPr="000D4380">
        <w:t>)</w:t>
      </w:r>
      <w:r w:rsidR="00AD71BD" w:rsidRPr="000D4380">
        <w:t xml:space="preserve">. Each showed greater performance than predicting 1-year CO values from predictors while limiting subjects to those within each class respectively. </w:t>
      </w:r>
      <w:r w:rsidR="00107CAD" w:rsidRPr="000D4380">
        <w:t xml:space="preserve">These results, plus predictions limited to subjects assigned to each latent class are seen in Table </w:t>
      </w:r>
      <w:r w:rsidR="00E252BA" w:rsidRPr="000D4380">
        <w:t>4</w:t>
      </w:r>
      <w:ins w:id="40" w:author="Anthony Barrows" w:date="2022-12-19T13:13:00Z">
        <w:r w:rsidR="00107CAD" w:rsidRPr="000D4380">
          <w:t>.</w:t>
        </w:r>
      </w:ins>
    </w:p>
    <w:p w14:paraId="63D0610E" w14:textId="4C284069" w:rsidR="00494C21" w:rsidRPr="001B1912" w:rsidRDefault="00494C21" w:rsidP="00730AB2">
      <w:pPr>
        <w:rPr>
          <w:highlight w:val="yellow"/>
        </w:rPr>
      </w:pPr>
    </w:p>
    <w:p w14:paraId="6D325796" w14:textId="05BBE7CF" w:rsidR="009D65BC" w:rsidRDefault="00A56CFD" w:rsidP="00730AB2">
      <w:r w:rsidRPr="00FA177A">
        <w:t>Using the initial 20% testing data set to make predictions of 1-year follow-up CO values, subjects whose predicted values were &gt; 11ppm were labelled smokers, and those with values equal to or below 11ppm non-smokers. This was also done with the actual 1-year CO values to assess the linear model’s ability to predict those who quit smoking. 1</w:t>
      </w:r>
      <w:ins w:id="41" w:author="Anthony Barrows" w:date="2022-12-19T13:15:00Z">
        <w:r w:rsidR="00394E55">
          <w:t>50</w:t>
        </w:r>
      </w:ins>
      <w:r w:rsidRPr="00FA177A">
        <w:t>/18</w:t>
      </w:r>
      <w:ins w:id="42" w:author="Anthony Barrows" w:date="2022-12-19T13:15:00Z">
        <w:r w:rsidR="00394E55">
          <w:t>7</w:t>
        </w:r>
      </w:ins>
      <w:r w:rsidRPr="00FA177A">
        <w:t xml:space="preserve"> (</w:t>
      </w:r>
      <w:ins w:id="43" w:author="Anthony Barrows" w:date="2022-12-19T13:15:00Z">
        <w:r w:rsidR="00394E55">
          <w:t>80</w:t>
        </w:r>
      </w:ins>
      <w:r w:rsidRPr="00394E55">
        <w:rPr>
          <w:rPrChange w:id="44" w:author="Anthony Barrows" w:date="2022-12-19T13:15:00Z">
            <w:rPr>
              <w:highlight w:val="yellow"/>
            </w:rPr>
          </w:rPrChange>
        </w:rPr>
        <w:t>.2%) of participants were accurately identified according to whether they quit smoking (see Figure 4).</w:t>
      </w:r>
      <w:r>
        <w:t xml:space="preserve"> </w:t>
      </w:r>
      <w:r w:rsidR="00394E55">
        <w:t xml:space="preserve">Specifically, </w:t>
      </w:r>
      <w:r w:rsidR="001402E7">
        <w:t>62.9</w:t>
      </w:r>
      <w:r w:rsidR="00394E55">
        <w:t xml:space="preserve">% of subjects in Class 1 were predicted to have CO values &lt;11ppm, </w:t>
      </w:r>
      <w:r w:rsidR="001402E7">
        <w:t>2.9</w:t>
      </w:r>
      <w:r w:rsidR="00394E55">
        <w:t xml:space="preserve">% in Class 2, and </w:t>
      </w:r>
      <w:r w:rsidR="001402E7">
        <w:t xml:space="preserve">6.0% in Class 3. </w:t>
      </w:r>
      <w:r w:rsidR="00D322D1">
        <w:t>Classification accuracy counts by latent class</w:t>
      </w:r>
      <w:r w:rsidR="00E252BA">
        <w:t xml:space="preserve"> on unseen data</w:t>
      </w:r>
      <w:r w:rsidR="00D322D1">
        <w:t xml:space="preserve"> are presented in Table </w:t>
      </w:r>
      <w:r w:rsidR="00E252BA">
        <w:t>5</w:t>
      </w:r>
      <w:r w:rsidR="00D322D1">
        <w:t>.</w:t>
      </w:r>
    </w:p>
    <w:p w14:paraId="14B8A57A" w14:textId="50661AD8" w:rsidR="00F45877" w:rsidRDefault="00F45877" w:rsidP="00730AB2"/>
    <w:p w14:paraId="08D17778" w14:textId="0F2176E8" w:rsidR="009D65BC" w:rsidRDefault="00BF4D8B" w:rsidP="00730AB2">
      <w:r>
        <w:t xml:space="preserve">Beta values from each cross-validation fold were averaged to assess feature importance for each </w:t>
      </w:r>
      <w:r w:rsidR="007457AB">
        <w:t>regression model</w:t>
      </w:r>
      <w:r w:rsidR="004E2658">
        <w:t xml:space="preserve">. These values are presented in Figure 6. </w:t>
      </w:r>
      <w:r w:rsidR="005210A8">
        <w:t xml:space="preserve">The model using all baseline predictors and assigned latent class </w:t>
      </w:r>
      <w:r w:rsidR="00F9409D">
        <w:t xml:space="preserve">offers the strongest correlation with follow-up CO values. More specifically, </w:t>
      </w:r>
      <w:r w:rsidR="00107FB5">
        <w:t xml:space="preserve">assignment to </w:t>
      </w:r>
      <w:r w:rsidR="00F9409D">
        <w:t xml:space="preserve">Class 2 </w:t>
      </w:r>
      <w:r w:rsidR="00107FB5">
        <w:t>or Class</w:t>
      </w:r>
      <w:r w:rsidR="00F9409D">
        <w:t xml:space="preserve"> 3 </w:t>
      </w:r>
      <w:r w:rsidR="00107FB5">
        <w:t>is the strongest predictor</w:t>
      </w:r>
      <w:r w:rsidR="00F9409D">
        <w:t xml:space="preserve"> </w:t>
      </w:r>
      <w:r w:rsidR="00107FB5">
        <w:t>of a high CO value</w:t>
      </w:r>
      <w:r w:rsidR="00BE0B64">
        <w:t xml:space="preserve"> relative to Class 1</w:t>
      </w:r>
      <w:r w:rsidR="00107FB5">
        <w:t xml:space="preserve">, as is having a high </w:t>
      </w:r>
      <w:r w:rsidR="00AF0E04">
        <w:t>baseline CO value, and having quit more than 10 times before the trial. Within this model, a site effect presents</w:t>
      </w:r>
      <w:r w:rsidR="00C12E41">
        <w:t xml:space="preserve"> compared to the USA</w:t>
      </w:r>
      <w:r w:rsidR="00616007">
        <w:t>, with German and Danish sites predicting lower follow-up CO values</w:t>
      </w:r>
      <w:r w:rsidR="00C12E41">
        <w:t xml:space="preserve"> and Switzerland slightly higher.</w:t>
      </w:r>
    </w:p>
    <w:p w14:paraId="5E85F708" w14:textId="4A4116D5" w:rsidR="00AD71BD" w:rsidRDefault="00AD71BD" w:rsidP="00730AB2"/>
    <w:p w14:paraId="3E15D2F4" w14:textId="77777777" w:rsidR="003A7AA3" w:rsidRDefault="003A7AA3" w:rsidP="00730AB2"/>
    <w:p w14:paraId="46B69894" w14:textId="5D0FD3F5" w:rsidR="00340884" w:rsidRDefault="00340884" w:rsidP="00730AB2">
      <w:pPr>
        <w:pStyle w:val="Heading1"/>
      </w:pPr>
      <w:r>
        <w:t>DISCUSSION</w:t>
      </w:r>
    </w:p>
    <w:p w14:paraId="43434448" w14:textId="7115A329" w:rsidR="001576F3" w:rsidRDefault="001576F3" w:rsidP="001576F3"/>
    <w:p w14:paraId="0E0E248A" w14:textId="22B07A6B" w:rsidR="006D4056" w:rsidRDefault="00E252BA" w:rsidP="00875A2B">
      <w:r>
        <w:t xml:space="preserve">The present study examined </w:t>
      </w:r>
      <w:r w:rsidR="0083374D">
        <w:t xml:space="preserve">smoking patterns in </w:t>
      </w:r>
      <w:r w:rsidR="00D179B1">
        <w:t xml:space="preserve">a secondary analysis of </w:t>
      </w:r>
      <w:r w:rsidR="0083374D">
        <w:t xml:space="preserve">five </w:t>
      </w:r>
      <w:r w:rsidR="00D179B1">
        <w:t>NRT trials and found three distinct repeated</w:t>
      </w:r>
      <w:r w:rsidR="004857F0">
        <w:t xml:space="preserve"> </w:t>
      </w:r>
      <w:r w:rsidR="00D179B1">
        <w:t xml:space="preserve">measures smoking trajectories. </w:t>
      </w:r>
      <w:r w:rsidR="00C80732">
        <w:t xml:space="preserve">Specifically, some </w:t>
      </w:r>
      <w:r w:rsidR="007709BF" w:rsidRPr="00DA4FA7">
        <w:t>smokers initially reduced and nearly eliminated their smoking</w:t>
      </w:r>
      <w:r w:rsidR="00A61DEE" w:rsidRPr="00DA4FA7">
        <w:t xml:space="preserve"> (Class 1)</w:t>
      </w:r>
      <w:r w:rsidR="007709BF" w:rsidRPr="00DA4FA7">
        <w:t xml:space="preserve">, </w:t>
      </w:r>
      <w:r w:rsidR="00C80732" w:rsidRPr="00DA4FA7">
        <w:t xml:space="preserve">some </w:t>
      </w:r>
      <w:r w:rsidR="007709BF" w:rsidRPr="00DA4FA7">
        <w:t>reduced by approximately half and remained at that level throughout the trial</w:t>
      </w:r>
      <w:r w:rsidR="00A61DEE" w:rsidRPr="00DA4FA7">
        <w:t xml:space="preserve"> (Class 2)</w:t>
      </w:r>
      <w:r w:rsidR="007709BF" w:rsidRPr="00DA4FA7">
        <w:t>, and</w:t>
      </w:r>
      <w:r w:rsidR="00A61DEE" w:rsidRPr="00DA4FA7">
        <w:t xml:space="preserve"> </w:t>
      </w:r>
      <w:r w:rsidR="00C80732" w:rsidRPr="00DA4FA7">
        <w:t>others</w:t>
      </w:r>
      <w:r w:rsidR="007709BF" w:rsidRPr="00DA4FA7">
        <w:t xml:space="preserve"> reduced initially but reverted to cigarette use near their baseline levels</w:t>
      </w:r>
      <w:r w:rsidR="00A61DEE" w:rsidRPr="00DA4FA7">
        <w:t xml:space="preserve"> (Class 3)</w:t>
      </w:r>
      <w:r w:rsidR="007709BF" w:rsidRPr="00DA4FA7">
        <w:t xml:space="preserve">. </w:t>
      </w:r>
      <w:r w:rsidR="00C80732" w:rsidRPr="00DA4FA7">
        <w:t>Regularized p</w:t>
      </w:r>
      <w:r w:rsidR="00A61DEE" w:rsidRPr="00DA4FA7">
        <w:t>redictive modelling showed relatively strong positive associations between Class 1</w:t>
      </w:r>
      <w:r w:rsidR="00C80732" w:rsidRPr="00DA4FA7">
        <w:t xml:space="preserve"> and affective disorders</w:t>
      </w:r>
      <w:r w:rsidR="00DA4FA7" w:rsidRPr="00DA4FA7">
        <w:t xml:space="preserve">, nicotine </w:t>
      </w:r>
      <w:r w:rsidR="00DA4FA7" w:rsidRPr="00DA4FA7">
        <w:lastRenderedPageBreak/>
        <w:t xml:space="preserve">dependence, and those whose previous periods of smoking cessation were shorter than one week. </w:t>
      </w:r>
      <w:r w:rsidR="00350B1A" w:rsidRPr="00DA4FA7">
        <w:t xml:space="preserve"> </w:t>
      </w:r>
    </w:p>
    <w:p w14:paraId="2D9387A9" w14:textId="77777777" w:rsidR="00C43169" w:rsidRDefault="00C43169" w:rsidP="00340884"/>
    <w:p w14:paraId="10BC71F4" w14:textId="53254579" w:rsidR="00340884" w:rsidRDefault="00C43169" w:rsidP="00340884">
      <w:r>
        <w:t xml:space="preserve">Regularized regression models </w:t>
      </w:r>
      <w:r w:rsidR="009A5DD1" w:rsidRPr="00C43169">
        <w:t xml:space="preserve">predicting CO values 6 months after the trial’s conclusion showed stronger performance </w:t>
      </w:r>
      <w:r w:rsidR="0096556C" w:rsidRPr="00C43169">
        <w:t>with access to latent class as opposed to baseline characteristics alone, suggesting smoking trajectories may have implications for predicting smoking cessation. Those in Class 1 have lower 1-year CO values, while those in Class</w:t>
      </w:r>
      <w:r w:rsidR="00B22082" w:rsidRPr="00C43169">
        <w:t>es 2 and</w:t>
      </w:r>
      <w:r w:rsidR="0096556C" w:rsidRPr="00C43169">
        <w:t xml:space="preserve"> 3 </w:t>
      </w:r>
      <w:r w:rsidR="006D0048">
        <w:t>tended to have higher follow-up readings.</w:t>
      </w:r>
    </w:p>
    <w:p w14:paraId="57E70A06" w14:textId="55786491" w:rsidR="00C14777" w:rsidRDefault="00C14777" w:rsidP="00340884"/>
    <w:p w14:paraId="15DBCBC0" w14:textId="1B76444B" w:rsidR="007E5B69" w:rsidRDefault="00C14777" w:rsidP="00340884">
      <w:r>
        <w:t xml:space="preserve">Most importantly, </w:t>
      </w:r>
      <w:r w:rsidR="000F6BEB">
        <w:t xml:space="preserve">despite random assignment to active or placebo NRT and </w:t>
      </w:r>
      <w:r w:rsidR="007E7F94">
        <w:t xml:space="preserve">consistent instructions to reduce smoking, cigarette use trajectories are </w:t>
      </w:r>
      <w:r w:rsidR="009E7849">
        <w:t>not homogenous</w:t>
      </w:r>
      <w:r w:rsidR="008821B4">
        <w:t>.</w:t>
      </w:r>
      <w:r w:rsidR="00B14024">
        <w:t xml:space="preserve"> As expected, those who</w:t>
      </w:r>
      <w:r w:rsidR="00D2229E">
        <w:t xml:space="preserve"> failed to reduce their smoking during the trial or who only cut out a small number of cigarettes were less likely to have quit smoking following the trial. </w:t>
      </w:r>
      <w:r w:rsidR="00586C77">
        <w:t xml:space="preserve">Although reduction and cessation patterns aligned with treatment assignment, </w:t>
      </w:r>
      <w:r w:rsidR="00B71176">
        <w:t xml:space="preserve">baseline reports of anxiety and depression </w:t>
      </w:r>
      <w:r w:rsidR="009A2ECF">
        <w:t>were similarly important</w:t>
      </w:r>
      <w:r w:rsidR="00933E9B">
        <w:t xml:space="preserve">. </w:t>
      </w:r>
      <w:r w:rsidR="00CE4F63" w:rsidRPr="00D31B5E">
        <w:t xml:space="preserve">Smoking trajectories were substantially more predictive of follow-up CO than </w:t>
      </w:r>
      <w:r w:rsidR="00A23AB0" w:rsidRPr="00D31B5E">
        <w:t>assignment to either condition.</w:t>
      </w:r>
    </w:p>
    <w:p w14:paraId="08147223" w14:textId="77777777" w:rsidR="007E5B69" w:rsidRDefault="007E5B69" w:rsidP="00340884"/>
    <w:p w14:paraId="06B6E718" w14:textId="1D02B87F" w:rsidR="00C14777" w:rsidRPr="00340884" w:rsidRDefault="00643A73" w:rsidP="00340884">
      <w:r>
        <w:t xml:space="preserve">These results </w:t>
      </w:r>
      <w:r w:rsidR="00961771">
        <w:t>align with a previous LCA</w:t>
      </w:r>
      <w:r>
        <w:t xml:space="preserve"> </w:t>
      </w:r>
      <w:r>
        <w:fldChar w:fldCharType="begin"/>
      </w:r>
      <w:r w:rsidR="00961771">
        <w:instrText xml:space="preserve"> ADDIN ZOTERO_ITEM CSL_CITATION {"citationID":"0J2OuTzI","properties":{"formattedCitation":"(19)","plainCitation":"(19)","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fldChar w:fldCharType="separate"/>
      </w:r>
      <w:r w:rsidR="00961771">
        <w:rPr>
          <w:noProof/>
        </w:rPr>
        <w:t>(19)</w:t>
      </w:r>
      <w:r>
        <w:fldChar w:fldCharType="end"/>
      </w:r>
      <w:r w:rsidR="00A23AB0">
        <w:t xml:space="preserve"> </w:t>
      </w:r>
      <w:r w:rsidR="00961771">
        <w:t xml:space="preserve">which concluded that smokers who are not looking to </w:t>
      </w:r>
      <w:r w:rsidR="00157CB4">
        <w:t>quit are not homogenous</w:t>
      </w:r>
      <w:r w:rsidR="00742B44">
        <w:t xml:space="preserve">. </w:t>
      </w:r>
      <w:r w:rsidR="001C04F5">
        <w:t xml:space="preserve">In the present study, </w:t>
      </w:r>
      <w:r w:rsidR="001D1860">
        <w:t xml:space="preserve">the group most likely to have a low follow-up CO was Class 1, who reduced their smoking </w:t>
      </w:r>
      <w:r w:rsidR="004064B0">
        <w:t xml:space="preserve">substantially by trial week 2, and continued to reduce throughout the trial’s duration. </w:t>
      </w:r>
      <w:r w:rsidR="00D236A5">
        <w:t xml:space="preserve">Participants who </w:t>
      </w:r>
      <w:r w:rsidR="00E32EFF">
        <w:t xml:space="preserve">had </w:t>
      </w:r>
      <w:r w:rsidR="00D236A5">
        <w:t>quit before</w:t>
      </w:r>
      <w:r w:rsidR="00E32EFF">
        <w:t xml:space="preserve"> </w:t>
      </w:r>
      <w:r w:rsidR="00A73035">
        <w:t xml:space="preserve">as well as those reporting anxiety and depression were </w:t>
      </w:r>
      <w:r w:rsidR="00E32EFF">
        <w:t>less</w:t>
      </w:r>
      <w:r w:rsidR="00A73035">
        <w:t xml:space="preserve"> likely to </w:t>
      </w:r>
      <w:r w:rsidR="00517699">
        <w:t xml:space="preserve">follow this trajectory, </w:t>
      </w:r>
      <w:r w:rsidR="000A5442">
        <w:t xml:space="preserve">consistent with known </w:t>
      </w:r>
      <w:r w:rsidR="00BA26A0">
        <w:t xml:space="preserve">overrepresentation of those with affective disorders among smokers </w:t>
      </w:r>
      <w:r w:rsidR="00A814BA">
        <w:fldChar w:fldCharType="begin"/>
      </w:r>
      <w:r w:rsidR="00A814BA">
        <w:instrText xml:space="preserve"> ADDIN ZOTERO_ITEM CSL_CITATION {"citationID":"BUTtGZLG","properties":{"formattedCitation":"(32,33)","plainCitation":"(32,33)","noteIndex":0},"citationItems":[{"id":112,"uris":["http://zotero.org/users/10331382/items/8GIHE9HE"],"itemData":{"id":112,"type":"article-journal","container-title":"JAMA","DOI":"10.1001/jama.284.20.2606","ISSN":"0098-7484","issue":"20","journalAbbreviation":"JAMA","language":"en","page":"2606","source":"DOI.org (Crossref)","title":"Smoking and Mental Illness: A Population-Based Prevalence Study","title-short":"Smoking and Mental Illness","volume":"284","author":[{"family":"Lasser","given":"Karen"},{"family":"Boyd","given":"J. Wesley"},{"family":"Woolhandler","given":"Steffie"},{"family":"Himmelstein","given":"David U."},{"family":"McCormick","given":"Danny"},{"family":"Bor","given":"David H."}],"issued":{"date-parts":[["2000",11,22]]},"citation-key":"lasserSmokingMentalIllness2000"}},{"id":111,"uris":["http://zotero.org/users/10331382/items/DVM378IK"],"itemData":{"id":111,"type":"article-journal","container-title":"BMJ","DOI":"10.1136/bmj.h4065","ISSN":"1756-1833","language":"en","page":"h4065","source":"DOI.org (Crossref)","title":"Smoking cessation and reduction in people with chronic mental illness","author":[{"family":"Tidey","given":"Jennifer W"},{"family":"Miller","given":"Mollie E"}],"issued":{"date-parts":[["2015",9,21]]},"citation-key":"tideySmokingCessationReduction2015"}}],"schema":"https://github.com/citation-style-language/schema/raw/master/csl-citation.json"} </w:instrText>
      </w:r>
      <w:r w:rsidR="00A814BA">
        <w:fldChar w:fldCharType="separate"/>
      </w:r>
      <w:r w:rsidR="00A814BA">
        <w:rPr>
          <w:noProof/>
        </w:rPr>
        <w:t>(32,33)</w:t>
      </w:r>
      <w:r w:rsidR="00A814BA">
        <w:fldChar w:fldCharType="end"/>
      </w:r>
      <w:r w:rsidR="00A814BA">
        <w:t xml:space="preserve">. </w:t>
      </w:r>
      <w:r w:rsidR="005F2120">
        <w:t xml:space="preserve"> </w:t>
      </w:r>
    </w:p>
    <w:p w14:paraId="675739A4" w14:textId="08F049B8" w:rsidR="00340884" w:rsidRDefault="00340884" w:rsidP="00730AB2">
      <w:pPr>
        <w:pStyle w:val="Heading1"/>
      </w:pPr>
    </w:p>
    <w:p w14:paraId="0548C375" w14:textId="68476C23" w:rsidR="007902C6" w:rsidRDefault="007902C6" w:rsidP="007902C6">
      <w:pPr>
        <w:pStyle w:val="Heading2"/>
      </w:pPr>
      <w:commentRangeStart w:id="45"/>
      <w:r>
        <w:t>Limitations</w:t>
      </w:r>
      <w:commentRangeEnd w:id="45"/>
      <w:r w:rsidR="0064430E">
        <w:rPr>
          <w:rStyle w:val="CommentReference"/>
          <w:rFonts w:asciiTheme="minorHAnsi" w:eastAsiaTheme="minorHAnsi" w:hAnsiTheme="minorHAnsi" w:cstheme="minorBidi"/>
          <w:color w:val="auto"/>
        </w:rPr>
        <w:commentReference w:id="45"/>
      </w:r>
    </w:p>
    <w:p w14:paraId="170C6138" w14:textId="50FA6767" w:rsidR="00E961B0" w:rsidRDefault="00E961B0" w:rsidP="00E961B0"/>
    <w:p w14:paraId="40ACEAC5" w14:textId="26EBE450" w:rsidR="00A34CCB" w:rsidRPr="0017327B" w:rsidRDefault="00A34CCB" w:rsidP="00A34CCB">
      <w:pPr>
        <w:rPr>
          <w:color w:val="538135" w:themeColor="accent6" w:themeShade="BF"/>
        </w:rPr>
      </w:pPr>
      <w:r w:rsidRPr="002643A1">
        <w:rPr>
          <w:color w:val="538135" w:themeColor="accent6" w:themeShade="BF"/>
        </w:rPr>
        <w:t xml:space="preserve">There are a range of unmeasured variables that might confound the association in question, and we will have no way of measuring the impact of residual confounding. There are also a range of variables that we predict are important, but were not measured, or not measured consistently across the trials, i.e., ethnicity, education, intention to reduce. </w:t>
      </w:r>
    </w:p>
    <w:p w14:paraId="315DADE4" w14:textId="71E4C4A3" w:rsidR="00E961B0" w:rsidRDefault="00E961B0" w:rsidP="00E961B0"/>
    <w:p w14:paraId="7058A5FC" w14:textId="77777777" w:rsidR="00E961B0" w:rsidRPr="00E961B0" w:rsidRDefault="00E961B0" w:rsidP="00E961B0"/>
    <w:p w14:paraId="4FFB3F67" w14:textId="0E4D3704" w:rsidR="003778E1" w:rsidRPr="003778E1" w:rsidRDefault="003778E1" w:rsidP="003778E1">
      <w:pPr>
        <w:rPr>
          <w:color w:val="538135" w:themeColor="accent6" w:themeShade="BF"/>
        </w:rPr>
      </w:pPr>
      <w:r w:rsidRPr="003778E1">
        <w:rPr>
          <w:color w:val="538135" w:themeColor="accent6" w:themeShade="BF"/>
        </w:rPr>
        <w:t xml:space="preserve">Additionally, we are unable to measure short term changes in CPD that occurred temporarily between measurements, which could affect outcomes </w:t>
      </w:r>
      <w:r w:rsidRPr="003778E1">
        <w:rPr>
          <w:color w:val="538135" w:themeColor="accent6" w:themeShade="BF"/>
        </w:rPr>
        <w:fldChar w:fldCharType="begin"/>
      </w:r>
      <w:r w:rsidR="00A814BA">
        <w:rPr>
          <w:color w:val="538135" w:themeColor="accent6" w:themeShade="BF"/>
        </w:rPr>
        <w:instrText xml:space="preserve"> ADDIN ZOTERO_ITEM CSL_CITATION {"citationID":"HmPPwnhg","properties":{"formattedCitation":"(34)","plainCitation":"(34)","noteIndex":0},"citationItems":[{"id":82,"uris":["http://zotero.org/users/10331382/items/FBP69AIC"],"itemData":{"id":82,"type":"article-journal","abstract":"Abstract\n            \n              Introduction\n              Most prospective studies of quit attempts (QAs) or abstinence measure the ability of variables to predict quitting many weeks or months later. This design ignores more proximal fluctuations in the predictor that may be more relevant. The present secondary analysis compares 6-week (distal) and daily (proximal) changes in cigarettes per day (CPD) as predictors of making a QA.\n            \n            \n              Methods\n              Daily smokers reported CPD and QAs nightly throughout a 12-week natural history study. We provided no treatment. In the distal analysis, we tested whether reduction in CPD between baseline and 6 weeks predicted making a QA during the following 6 weeks. In the proximal analysis, we identified episodes of one or more days of ≥10% reduction in CPD and tested whether reduction predicted making a QA on the day immediately after the reduction episode. We tested the following predictors: (1) reduction in CPD of ≥10% (yes/no), (2) percent reduction, (3) absolute magnitude of reduction, and (4) CPD at the end of reduction.\n            \n            \n              Results\n              In the distal analysis, reduction did not predict making a QA. In the proximal analysis, any reduction (OR = 3.0), greater percent reduction (OR = 1.6), greater absolute reduction (OR = 1.3), and fewer CPD on the final day of an episode (OR = 11.8) predicted making a QA the next day (all p &amp;lt; .001).\n            \n            \n              Discussion\n              Relying on distal measurements to identify causes of a behavior may produce false-negative results. Increased use of technological advances will make assessments of the more valid proximal measurements more feasible.\n            \n            \n              Implications\n              This secondary analysis tested distal and proximal predictors of making a quit attempt among the same participants and found that distal tests did not, but proximal tests did predict quit attempts. Relying on distal measurements may result in false negatives.","container-title":"Nicotine &amp; Tobacco Research","DOI":"10.1093/ntr/nty110","ISSN":"1462-2203, 1469-994X","issue":"12","language":"en","page":"1727-1730","source":"DOI.org (Crossref)","title":"Distal Measurements Can Produce False Negative Results: A Prospective Secondary Analysis of a Natural History Study","title-short":"Distal Measurements Can Produce False Negative Results","volume":"21","author":[{"family":"Klemperer","given":"Elias M"},{"family":"Hughes","given":"John R"},{"family":"Naud","given":"Shelly"}],"issued":{"date-parts":[["2019",11,19]]},"citation-key":"klempererDistalMeasurementsCan2019"}}],"schema":"https://github.com/citation-style-language/schema/raw/master/csl-citation.json"} </w:instrText>
      </w:r>
      <w:r w:rsidRPr="003778E1">
        <w:rPr>
          <w:color w:val="538135" w:themeColor="accent6" w:themeShade="BF"/>
        </w:rPr>
        <w:fldChar w:fldCharType="separate"/>
      </w:r>
      <w:r w:rsidR="00A814BA">
        <w:rPr>
          <w:noProof/>
          <w:color w:val="538135" w:themeColor="accent6" w:themeShade="BF"/>
        </w:rPr>
        <w:t>(34)</w:t>
      </w:r>
      <w:r w:rsidRPr="003778E1">
        <w:rPr>
          <w:color w:val="538135" w:themeColor="accent6" w:themeShade="BF"/>
        </w:rPr>
        <w:fldChar w:fldCharType="end"/>
      </w:r>
      <w:r w:rsidRPr="003778E1">
        <w:rPr>
          <w:color w:val="538135" w:themeColor="accent6" w:themeShade="BF"/>
        </w:rPr>
        <w:t xml:space="preserve">. Latent classes </w:t>
      </w:r>
      <w:del w:id="46" w:author="Anthony Barrows" w:date="2022-12-09T11:19:00Z">
        <w:r w:rsidRPr="003778E1" w:rsidDel="003778E1">
          <w:rPr>
            <w:color w:val="538135" w:themeColor="accent6" w:themeShade="BF"/>
          </w:rPr>
          <w:delText>will be</w:delText>
        </w:r>
      </w:del>
      <w:ins w:id="47" w:author="Anthony Barrows" w:date="2022-12-09T11:19:00Z">
        <w:r>
          <w:rPr>
            <w:color w:val="538135" w:themeColor="accent6" w:themeShade="BF"/>
          </w:rPr>
          <w:t>were</w:t>
        </w:r>
      </w:ins>
      <w:r w:rsidRPr="003778E1">
        <w:rPr>
          <w:color w:val="538135" w:themeColor="accent6" w:themeShade="BF"/>
        </w:rPr>
        <w:t xml:space="preserve"> developed based on self-reported cigarettes per day (CPD). It is possible that participants inaccurately reported their CPD, however it is not possible to biochemically confirm CPD using the collected carbon monoxide readings (CO ppm). Although a person may reduce their CPD, they may also inhale their remaining cigarettes more deeply, which could mean that the CO reading does not decrease in-line with the reduction in CPD. Furthermore, CO has a half-life of around 4 hours meaning that the magnitude of the measurement is affected by the recency of smoking </w:t>
      </w:r>
      <w:r w:rsidRPr="003778E1">
        <w:rPr>
          <w:color w:val="538135" w:themeColor="accent6" w:themeShade="BF"/>
        </w:rPr>
        <w:fldChar w:fldCharType="begin"/>
      </w:r>
      <w:r w:rsidR="00A814BA">
        <w:rPr>
          <w:color w:val="538135" w:themeColor="accent6" w:themeShade="BF"/>
        </w:rPr>
        <w:instrText xml:space="preserve"> ADDIN ZOTERO_ITEM CSL_CITATION {"citationID":"6fxadAFM","properties":{"formattedCitation":"(35)","plainCitation":"(3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Pr="003778E1">
        <w:rPr>
          <w:color w:val="538135" w:themeColor="accent6" w:themeShade="BF"/>
        </w:rPr>
        <w:fldChar w:fldCharType="separate"/>
      </w:r>
      <w:r w:rsidR="00A814BA">
        <w:rPr>
          <w:noProof/>
          <w:color w:val="538135" w:themeColor="accent6" w:themeShade="BF"/>
        </w:rPr>
        <w:t>(35)</w:t>
      </w:r>
      <w:r w:rsidRPr="003778E1">
        <w:rPr>
          <w:color w:val="538135" w:themeColor="accent6" w:themeShade="BF"/>
        </w:rPr>
        <w:fldChar w:fldCharType="end"/>
      </w:r>
      <w:r w:rsidRPr="003778E1">
        <w:rPr>
          <w:color w:val="538135" w:themeColor="accent6" w:themeShade="BF"/>
        </w:rPr>
        <w:t xml:space="preserve">. Therefore, even if a person has reduced their daily CPD overall this would not be reflected in the CO measurement if they had smoked their remaining cigarettes just before the measure </w:t>
      </w:r>
      <w:r w:rsidRPr="003778E1">
        <w:rPr>
          <w:color w:val="538135" w:themeColor="accent6" w:themeShade="BF"/>
        </w:rPr>
        <w:lastRenderedPageBreak/>
        <w:t xml:space="preserve">was taken. However, our smoking cessation outcome will be biochemically verified (CO ppm ≤11) </w:t>
      </w:r>
      <w:r w:rsidRPr="003778E1">
        <w:rPr>
          <w:color w:val="538135" w:themeColor="accent6" w:themeShade="BF"/>
        </w:rPr>
        <w:fldChar w:fldCharType="begin"/>
      </w:r>
      <w:r w:rsidR="00A814BA">
        <w:rPr>
          <w:color w:val="538135" w:themeColor="accent6" w:themeShade="BF"/>
        </w:rPr>
        <w:instrText xml:space="preserve"> ADDIN ZOTERO_ITEM CSL_CITATION {"citationID":"YPxE2z3N","properties":{"formattedCitation":"(36)","plainCitation":"(36)","noteIndex":0},"citationItems":[{"id":80,"uris":["http://zotero.org/users/10331382/items/DF7BW3NL"],"itemData":{"id":80,"type":"article-journal","abstract":"Abstract\n            \n              Background\n              Changes in tobacco products, use patterns, and assessment technology in the last 15 years led the Society for Research on Nicotine and Tobacco (SRNT) Treatment Research Network to call for an update to the 2003 SRNT recommendations for assessing abstinence in clinical trials of smoking cessation interventions.\n            \n            \n              Methods\n              The SRNT Treatment Research Network convened a group of investigators with decades of experience in conducting tobacco treatment clinical trials. To arrive at the updated recommendations, the authors reviewed the recommendations of the prior SRNT Workgroup as well as current literature. Ten additional experts in the field provided feedback on this paper and these recommendations.\n            \n            \n              Results\n              With respect to defining abstinence, the authors recommend: (1) continuing to use the definition of no use of combustible tobacco products (regardless of use of noncombustible tobacco products [e.g., snus] and alternative products [e.g., e-cigarettes]) and collecting additional data to permit alternate abstinence definitions; (2) no use of combustible or smokeless tobacco products; and (3) no use of combustible or smokeless tobacco products or alternative products, as appropriate for the research question being addressed. The authors also recommend reporting point prevalence and prolonged abstinence at multiple timepoints (end of treatment, ≥3 months after the end of treatment, and ≥6 months postquit or posttreatment initiation).\n            \n            \n              Conclusions\n              Defining abstinence requires specification of which products a user must abstain from using, the type of abstinence (i.e., point prevalence or continuous), and the duration of abstinence. These recommendations are intended to serve as guidelines for investigators as they collect the necessary data to accurately describe participants’ abstinence during smoking cessation clinical trials.\n            \n            \n              Implications\n              This paper provides updated recommendations for defining abstinence in the context of smoking cessation treatment clinical trials.","container-title":"Nicotine &amp; Tobacco Research","DOI":"10.1093/ntr/ntz110","ISSN":"1469-994X","issue":"7","language":"en","page":"1098-1106","source":"DOI.org (Crossref)","title":"Defining and Measuring Abstinence in Clinical Trials of Smoking Cessation Interventions: An Updated Review","title-short":"Defining and Measuring Abstinence in Clinical Trials of Smoking Cessation Interventions","volume":"22","author":[{"family":"Piper","given":"Megan E"},{"family":"Bullen","given":"Christopher"},{"family":"Krishnan-Sarin","given":"Suchitra"},{"family":"Rigotti","given":"Nancy A"},{"family":"Steinberg","given":"Marc L"},{"family":"Streck","given":"Joanna M"},{"family":"Joseph","given":"Anne M"}],"issued":{"date-parts":[["2020",6,12]]},"citation-key":"piperDefiningMeasuringAbstinence2020"}}],"schema":"https://github.com/citation-style-language/schema/raw/master/csl-citation.json"} </w:instrText>
      </w:r>
      <w:r w:rsidRPr="003778E1">
        <w:rPr>
          <w:color w:val="538135" w:themeColor="accent6" w:themeShade="BF"/>
        </w:rPr>
        <w:fldChar w:fldCharType="separate"/>
      </w:r>
      <w:r w:rsidR="00A814BA">
        <w:rPr>
          <w:noProof/>
          <w:color w:val="538135" w:themeColor="accent6" w:themeShade="BF"/>
        </w:rPr>
        <w:t>(36)</w:t>
      </w:r>
      <w:r w:rsidRPr="003778E1">
        <w:rPr>
          <w:color w:val="538135" w:themeColor="accent6" w:themeShade="BF"/>
        </w:rPr>
        <w:fldChar w:fldCharType="end"/>
      </w:r>
      <w:r w:rsidRPr="003778E1">
        <w:rPr>
          <w:color w:val="538135" w:themeColor="accent6" w:themeShade="BF"/>
        </w:rPr>
        <w:t xml:space="preserve">. </w:t>
      </w:r>
    </w:p>
    <w:p w14:paraId="312AAC1B" w14:textId="77777777" w:rsidR="007902C6" w:rsidRPr="007902C6" w:rsidRDefault="007902C6" w:rsidP="007902C6"/>
    <w:p w14:paraId="7AF639F4" w14:textId="355D9009" w:rsidR="00B01592" w:rsidRPr="00B01592" w:rsidRDefault="00B01592" w:rsidP="00B01592">
      <w:pPr>
        <w:rPr>
          <w:color w:val="538135" w:themeColor="accent6" w:themeShade="BF"/>
        </w:rPr>
      </w:pPr>
      <w:r w:rsidRPr="00B01592">
        <w:rPr>
          <w:color w:val="538135" w:themeColor="accent6" w:themeShade="BF"/>
        </w:rPr>
        <w:t>The McNeil trials recruited participants because they wanted to reduce but not stop smoking</w:t>
      </w:r>
      <w:r>
        <w:rPr>
          <w:color w:val="538135" w:themeColor="accent6" w:themeShade="BF"/>
        </w:rPr>
        <w:t xml:space="preserve"> </w:t>
      </w:r>
      <w:r w:rsidRPr="00B01592">
        <w:rPr>
          <w:color w:val="538135" w:themeColor="accent6" w:themeShade="BF"/>
        </w:rPr>
        <w:t>and had smoked for at least 3 years. Therefore, our analyses</w:t>
      </w:r>
      <w:r>
        <w:rPr>
          <w:color w:val="538135" w:themeColor="accent6" w:themeShade="BF"/>
        </w:rPr>
        <w:t xml:space="preserve"> </w:t>
      </w:r>
      <w:r>
        <w:t>may not generalize</w:t>
      </w:r>
      <w:r w:rsidRPr="00B01592">
        <w:rPr>
          <w:color w:val="538135" w:themeColor="accent6" w:themeShade="BF"/>
        </w:rPr>
        <w:t xml:space="preserve"> to participants who </w:t>
      </w:r>
      <w:r>
        <w:t>consciously seeking</w:t>
      </w:r>
      <w:r w:rsidRPr="00B01592">
        <w:t xml:space="preserve"> </w:t>
      </w:r>
      <w:r w:rsidRPr="00B01592">
        <w:rPr>
          <w:color w:val="538135" w:themeColor="accent6" w:themeShade="BF"/>
        </w:rPr>
        <w:t xml:space="preserve">to reduce smoking to quit, although many participants in these trials did quit smoking as a result of smoking reduction intervention. </w:t>
      </w:r>
    </w:p>
    <w:p w14:paraId="4ED6680D" w14:textId="12628E1F" w:rsidR="007902C6" w:rsidRDefault="007902C6" w:rsidP="007902C6"/>
    <w:p w14:paraId="69F2F51B" w14:textId="77777777" w:rsidR="007902C6" w:rsidRPr="007902C6" w:rsidRDefault="007902C6" w:rsidP="007902C6"/>
    <w:p w14:paraId="16F84316" w14:textId="2B66050C" w:rsidR="00340884" w:rsidRPr="00EC44A3" w:rsidRDefault="00EC44A3" w:rsidP="00EC44A3">
      <w:pPr>
        <w:pStyle w:val="Heading1"/>
      </w:pPr>
      <w:r>
        <w:t>CONCLUSIONS</w:t>
      </w:r>
    </w:p>
    <w:p w14:paraId="7FFF27CF" w14:textId="72808649" w:rsidR="00A8215D" w:rsidRDefault="00A8215D" w:rsidP="00376843"/>
    <w:p w14:paraId="47ACA1B8" w14:textId="10D05D0B" w:rsidR="00376843" w:rsidRDefault="009D595C" w:rsidP="00376843">
      <w:r>
        <w:t xml:space="preserve">Examining latent trajectories in smoking behavior among a sample of smokers not looking to quit reveals heterogeneity in </w:t>
      </w:r>
      <w:r w:rsidR="00163C4E">
        <w:t>smoking patterns</w:t>
      </w:r>
      <w:commentRangeStart w:id="48"/>
      <w:r w:rsidR="00163C4E">
        <w:t xml:space="preserve">. </w:t>
      </w:r>
      <w:r w:rsidR="00FC3E2B">
        <w:t xml:space="preserve">Identifying </w:t>
      </w:r>
      <w:r w:rsidR="00777AB2">
        <w:t>these subgroups</w:t>
      </w:r>
      <w:r w:rsidR="00F23CA7">
        <w:t xml:space="preserve"> may allow for targeted intervention </w:t>
      </w:r>
      <w:r w:rsidR="00EB73F8">
        <w:t xml:space="preserve">with the goal of reducing </w:t>
      </w:r>
      <w:r w:rsidR="00FE25EF">
        <w:t xml:space="preserve">cigarette use particularly among </w:t>
      </w:r>
      <w:r w:rsidR="00777AB2">
        <w:t>populations predisposed to tobacco use.</w:t>
      </w:r>
      <w:commentRangeEnd w:id="48"/>
      <w:r w:rsidR="004E074A">
        <w:rPr>
          <w:rStyle w:val="CommentReference"/>
        </w:rPr>
        <w:commentReference w:id="48"/>
      </w:r>
    </w:p>
    <w:p w14:paraId="7B82AAF4" w14:textId="5EE55371" w:rsidR="00A8215D" w:rsidRDefault="00A8215D">
      <w:pPr>
        <w:rPr>
          <w:rFonts w:asciiTheme="majorHAnsi" w:eastAsiaTheme="majorEastAsia" w:hAnsiTheme="majorHAnsi" w:cstheme="majorBidi"/>
          <w:color w:val="2F5496" w:themeColor="accent1" w:themeShade="BF"/>
          <w:sz w:val="32"/>
          <w:szCs w:val="32"/>
        </w:rPr>
      </w:pPr>
      <w:r>
        <w:br w:type="page"/>
      </w:r>
    </w:p>
    <w:p w14:paraId="1EBEF92F" w14:textId="77777777" w:rsidR="00A8215D" w:rsidRDefault="00A8215D" w:rsidP="00A8215D">
      <w:pPr>
        <w:pStyle w:val="Heading1"/>
      </w:pPr>
    </w:p>
    <w:p w14:paraId="46C1A480" w14:textId="7AA733FF" w:rsidR="00A8215D" w:rsidRDefault="00A8215D" w:rsidP="00A8215D">
      <w:pPr>
        <w:pStyle w:val="Heading1"/>
      </w:pPr>
      <w:r>
        <w:t>Tables</w:t>
      </w:r>
    </w:p>
    <w:p w14:paraId="7325FE91" w14:textId="279EA6A9" w:rsidR="00A8215D" w:rsidRDefault="00A8215D" w:rsidP="00A8215D"/>
    <w:p w14:paraId="352E6798" w14:textId="77777777" w:rsidR="00A8215D" w:rsidRDefault="00A8215D" w:rsidP="00A8215D">
      <w:pPr>
        <w:pStyle w:val="Caption"/>
        <w:keepNext/>
      </w:pPr>
      <w:r>
        <w:t xml:space="preserve">Table </w:t>
      </w:r>
      <w:fldSimple w:instr=" SEQ Table \* ARABIC ">
        <w:r>
          <w:rPr>
            <w:noProof/>
          </w:rPr>
          <w:t>1</w:t>
        </w:r>
      </w:fldSimple>
      <w:r>
        <w:t xml:space="preserve"> Participant characteristics by latent class.</w:t>
      </w:r>
    </w:p>
    <w:tbl>
      <w:tblPr>
        <w:tblStyle w:val="TableGrid"/>
        <w:tblW w:w="998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5"/>
        <w:gridCol w:w="2005"/>
        <w:gridCol w:w="2005"/>
        <w:gridCol w:w="2006"/>
      </w:tblGrid>
      <w:tr w:rsidR="00A8215D" w:rsidRPr="00D45A83" w14:paraId="78F11FFC" w14:textId="77777777" w:rsidTr="00364A5B">
        <w:trPr>
          <w:trHeight w:val="349"/>
        </w:trPr>
        <w:tc>
          <w:tcPr>
            <w:tcW w:w="3965" w:type="dxa"/>
            <w:tcBorders>
              <w:top w:val="single" w:sz="4" w:space="0" w:color="auto"/>
            </w:tcBorders>
            <w:noWrap/>
            <w:hideMark/>
          </w:tcPr>
          <w:p w14:paraId="504911C0" w14:textId="77777777" w:rsidR="00A8215D" w:rsidRPr="00D45A83" w:rsidRDefault="00A8215D" w:rsidP="00364A5B">
            <w:pPr>
              <w:rPr>
                <w:rFonts w:ascii="Times New Roman" w:eastAsia="Times New Roman" w:hAnsi="Times New Roman" w:cs="Times New Roman"/>
              </w:rPr>
            </w:pPr>
          </w:p>
        </w:tc>
        <w:tc>
          <w:tcPr>
            <w:tcW w:w="2005" w:type="dxa"/>
            <w:tcBorders>
              <w:top w:val="single" w:sz="4" w:space="0" w:color="auto"/>
            </w:tcBorders>
            <w:noWrap/>
            <w:hideMark/>
          </w:tcPr>
          <w:p w14:paraId="1E3AE34B" w14:textId="77777777" w:rsidR="00A8215D" w:rsidRPr="00D45A83" w:rsidRDefault="00A8215D" w:rsidP="00364A5B">
            <w:pPr>
              <w:rPr>
                <w:rFonts w:ascii="Calibri" w:eastAsia="Times New Roman" w:hAnsi="Calibri" w:cs="Calibri"/>
                <w:color w:val="000000"/>
              </w:rPr>
            </w:pPr>
            <w:r w:rsidRPr="00D45A83">
              <w:rPr>
                <w:rFonts w:ascii="Calibri" w:eastAsia="Times New Roman" w:hAnsi="Calibri" w:cs="Calibri"/>
                <w:color w:val="000000"/>
              </w:rPr>
              <w:t>Class 1</w:t>
            </w:r>
          </w:p>
        </w:tc>
        <w:tc>
          <w:tcPr>
            <w:tcW w:w="2005" w:type="dxa"/>
            <w:tcBorders>
              <w:top w:val="single" w:sz="4" w:space="0" w:color="auto"/>
            </w:tcBorders>
            <w:noWrap/>
            <w:hideMark/>
          </w:tcPr>
          <w:p w14:paraId="542E8757" w14:textId="77777777" w:rsidR="00A8215D" w:rsidRPr="00D45A83" w:rsidRDefault="00A8215D" w:rsidP="00364A5B">
            <w:pPr>
              <w:rPr>
                <w:rFonts w:ascii="Calibri" w:eastAsia="Times New Roman" w:hAnsi="Calibri" w:cs="Calibri"/>
                <w:color w:val="000000"/>
              </w:rPr>
            </w:pPr>
            <w:r w:rsidRPr="00D45A83">
              <w:rPr>
                <w:rFonts w:ascii="Calibri" w:eastAsia="Times New Roman" w:hAnsi="Calibri" w:cs="Calibri"/>
                <w:color w:val="000000"/>
              </w:rPr>
              <w:t>Class 2</w:t>
            </w:r>
          </w:p>
        </w:tc>
        <w:tc>
          <w:tcPr>
            <w:tcW w:w="2006" w:type="dxa"/>
            <w:tcBorders>
              <w:top w:val="single" w:sz="4" w:space="0" w:color="auto"/>
            </w:tcBorders>
            <w:noWrap/>
            <w:hideMark/>
          </w:tcPr>
          <w:p w14:paraId="180AFF4E" w14:textId="77777777" w:rsidR="00A8215D" w:rsidRPr="00D45A83" w:rsidRDefault="00A8215D" w:rsidP="00364A5B">
            <w:pPr>
              <w:rPr>
                <w:rFonts w:ascii="Calibri" w:eastAsia="Times New Roman" w:hAnsi="Calibri" w:cs="Calibri"/>
                <w:color w:val="000000"/>
              </w:rPr>
            </w:pPr>
            <w:r w:rsidRPr="00D45A83">
              <w:rPr>
                <w:rFonts w:ascii="Calibri" w:eastAsia="Times New Roman" w:hAnsi="Calibri" w:cs="Calibri"/>
                <w:color w:val="000000"/>
              </w:rPr>
              <w:t>Class 3</w:t>
            </w:r>
          </w:p>
        </w:tc>
      </w:tr>
      <w:tr w:rsidR="00A8215D" w:rsidRPr="00D45A83" w14:paraId="53B07489" w14:textId="77777777" w:rsidTr="00364A5B">
        <w:trPr>
          <w:trHeight w:val="349"/>
        </w:trPr>
        <w:tc>
          <w:tcPr>
            <w:tcW w:w="3965" w:type="dxa"/>
            <w:tcBorders>
              <w:bottom w:val="single" w:sz="4" w:space="0" w:color="auto"/>
            </w:tcBorders>
            <w:noWrap/>
            <w:hideMark/>
          </w:tcPr>
          <w:p w14:paraId="5564FFC8" w14:textId="77777777" w:rsidR="00A8215D" w:rsidRPr="00D45A83" w:rsidRDefault="00A8215D" w:rsidP="00364A5B">
            <w:pPr>
              <w:rPr>
                <w:rFonts w:ascii="Calibri" w:eastAsia="Times New Roman" w:hAnsi="Calibri" w:cs="Calibri"/>
                <w:color w:val="000000"/>
              </w:rPr>
            </w:pPr>
            <w:r w:rsidRPr="00D45A83">
              <w:rPr>
                <w:rFonts w:ascii="Calibri" w:eastAsia="Times New Roman" w:hAnsi="Calibri" w:cs="Calibri"/>
                <w:color w:val="000000"/>
              </w:rPr>
              <w:t>N</w:t>
            </w:r>
            <w:r>
              <w:rPr>
                <w:rFonts w:ascii="Calibri" w:eastAsia="Times New Roman" w:hAnsi="Calibri" w:cs="Calibri"/>
                <w:color w:val="000000"/>
              </w:rPr>
              <w:t xml:space="preserve"> (%)</w:t>
            </w:r>
          </w:p>
        </w:tc>
        <w:tc>
          <w:tcPr>
            <w:tcW w:w="2005" w:type="dxa"/>
            <w:tcBorders>
              <w:bottom w:val="single" w:sz="4" w:space="0" w:color="auto"/>
            </w:tcBorders>
            <w:noWrap/>
            <w:hideMark/>
          </w:tcPr>
          <w:p w14:paraId="1EB5719A" w14:textId="77777777" w:rsidR="00A8215D" w:rsidRPr="00D45A83" w:rsidRDefault="00A8215D" w:rsidP="00364A5B">
            <w:pPr>
              <w:rPr>
                <w:rFonts w:ascii="Calibri" w:eastAsia="Times New Roman" w:hAnsi="Calibri" w:cs="Calibri"/>
                <w:color w:val="000000"/>
              </w:rPr>
            </w:pPr>
            <w:r w:rsidRPr="00D45A83">
              <w:rPr>
                <w:rFonts w:ascii="Calibri" w:eastAsia="Times New Roman" w:hAnsi="Calibri" w:cs="Calibri"/>
                <w:color w:val="000000"/>
              </w:rPr>
              <w:t>186</w:t>
            </w:r>
            <w:r>
              <w:rPr>
                <w:rFonts w:ascii="Calibri" w:eastAsia="Times New Roman" w:hAnsi="Calibri" w:cs="Calibri"/>
                <w:color w:val="000000"/>
              </w:rPr>
              <w:t xml:space="preserve"> (10.4)</w:t>
            </w:r>
          </w:p>
        </w:tc>
        <w:tc>
          <w:tcPr>
            <w:tcW w:w="2005" w:type="dxa"/>
            <w:tcBorders>
              <w:bottom w:val="single" w:sz="4" w:space="0" w:color="auto"/>
            </w:tcBorders>
            <w:noWrap/>
            <w:hideMark/>
          </w:tcPr>
          <w:p w14:paraId="31D3E189" w14:textId="77777777" w:rsidR="00A8215D" w:rsidRPr="00D45A83" w:rsidRDefault="00A8215D" w:rsidP="00364A5B">
            <w:pPr>
              <w:rPr>
                <w:rFonts w:ascii="Calibri" w:eastAsia="Times New Roman" w:hAnsi="Calibri" w:cs="Calibri"/>
                <w:color w:val="000000"/>
              </w:rPr>
            </w:pPr>
            <w:r w:rsidRPr="00D45A83">
              <w:rPr>
                <w:rFonts w:ascii="Calibri" w:eastAsia="Times New Roman" w:hAnsi="Calibri" w:cs="Calibri"/>
                <w:color w:val="000000"/>
              </w:rPr>
              <w:t>803</w:t>
            </w:r>
            <w:r>
              <w:rPr>
                <w:rFonts w:ascii="Calibri" w:eastAsia="Times New Roman" w:hAnsi="Calibri" w:cs="Calibri"/>
                <w:color w:val="000000"/>
              </w:rPr>
              <w:t xml:space="preserve"> (45.0)</w:t>
            </w:r>
          </w:p>
        </w:tc>
        <w:tc>
          <w:tcPr>
            <w:tcW w:w="2006" w:type="dxa"/>
            <w:tcBorders>
              <w:bottom w:val="single" w:sz="4" w:space="0" w:color="auto"/>
            </w:tcBorders>
            <w:noWrap/>
            <w:hideMark/>
          </w:tcPr>
          <w:p w14:paraId="28800E47" w14:textId="77777777" w:rsidR="00A8215D" w:rsidRPr="00D45A83" w:rsidRDefault="00A8215D" w:rsidP="00364A5B">
            <w:pPr>
              <w:rPr>
                <w:rFonts w:ascii="Calibri" w:eastAsia="Times New Roman" w:hAnsi="Calibri" w:cs="Calibri"/>
                <w:color w:val="000000"/>
              </w:rPr>
            </w:pPr>
            <w:r w:rsidRPr="00D45A83">
              <w:rPr>
                <w:rFonts w:ascii="Calibri" w:eastAsia="Times New Roman" w:hAnsi="Calibri" w:cs="Calibri"/>
                <w:color w:val="000000"/>
              </w:rPr>
              <w:t>794</w:t>
            </w:r>
            <w:r>
              <w:rPr>
                <w:rFonts w:ascii="Calibri" w:eastAsia="Times New Roman" w:hAnsi="Calibri" w:cs="Calibri"/>
                <w:color w:val="000000"/>
              </w:rPr>
              <w:t xml:space="preserve"> (44.5)</w:t>
            </w:r>
          </w:p>
        </w:tc>
      </w:tr>
      <w:tr w:rsidR="00A8215D" w:rsidRPr="00D45A83" w14:paraId="209803AE" w14:textId="77777777" w:rsidTr="00364A5B">
        <w:trPr>
          <w:trHeight w:val="349"/>
        </w:trPr>
        <w:tc>
          <w:tcPr>
            <w:tcW w:w="3965" w:type="dxa"/>
            <w:tcBorders>
              <w:top w:val="single" w:sz="4" w:space="0" w:color="auto"/>
            </w:tcBorders>
            <w:noWrap/>
            <w:hideMark/>
          </w:tcPr>
          <w:p w14:paraId="33739532"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S</w:t>
            </w:r>
            <w:r>
              <w:rPr>
                <w:rFonts w:ascii="Calibri" w:eastAsia="Times New Roman" w:hAnsi="Calibri" w:cs="Calibri"/>
                <w:color w:val="000000"/>
              </w:rPr>
              <w:t>tudy S</w:t>
            </w:r>
            <w:r w:rsidRPr="00D45A83">
              <w:rPr>
                <w:rFonts w:ascii="Calibri" w:eastAsia="Times New Roman" w:hAnsi="Calibri" w:cs="Calibri"/>
                <w:color w:val="000000"/>
              </w:rPr>
              <w:t>ite (%)</w:t>
            </w:r>
          </w:p>
        </w:tc>
        <w:tc>
          <w:tcPr>
            <w:tcW w:w="2005" w:type="dxa"/>
            <w:tcBorders>
              <w:top w:val="single" w:sz="4" w:space="0" w:color="auto"/>
            </w:tcBorders>
            <w:noWrap/>
            <w:hideMark/>
          </w:tcPr>
          <w:p w14:paraId="742F6871" w14:textId="77777777" w:rsidR="00A8215D" w:rsidRPr="00D45A83" w:rsidRDefault="00A8215D" w:rsidP="00364A5B">
            <w:pPr>
              <w:spacing w:line="360" w:lineRule="auto"/>
              <w:rPr>
                <w:rFonts w:ascii="Calibri" w:eastAsia="Times New Roman" w:hAnsi="Calibri" w:cs="Calibri"/>
                <w:color w:val="000000"/>
              </w:rPr>
            </w:pPr>
          </w:p>
        </w:tc>
        <w:tc>
          <w:tcPr>
            <w:tcW w:w="2005" w:type="dxa"/>
            <w:tcBorders>
              <w:top w:val="single" w:sz="4" w:space="0" w:color="auto"/>
            </w:tcBorders>
            <w:noWrap/>
            <w:hideMark/>
          </w:tcPr>
          <w:p w14:paraId="59C6A99D" w14:textId="77777777" w:rsidR="00A8215D" w:rsidRPr="00D45A83" w:rsidRDefault="00A8215D" w:rsidP="00364A5B">
            <w:pPr>
              <w:spacing w:line="360" w:lineRule="auto"/>
              <w:rPr>
                <w:rFonts w:ascii="Times New Roman" w:eastAsia="Times New Roman" w:hAnsi="Times New Roman" w:cs="Times New Roman"/>
                <w:sz w:val="20"/>
                <w:szCs w:val="20"/>
              </w:rPr>
            </w:pPr>
          </w:p>
        </w:tc>
        <w:tc>
          <w:tcPr>
            <w:tcW w:w="2006" w:type="dxa"/>
            <w:tcBorders>
              <w:top w:val="single" w:sz="4" w:space="0" w:color="auto"/>
            </w:tcBorders>
            <w:noWrap/>
            <w:hideMark/>
          </w:tcPr>
          <w:p w14:paraId="3565E1E6" w14:textId="77777777" w:rsidR="00A8215D" w:rsidRPr="00D45A83" w:rsidRDefault="00A8215D" w:rsidP="00364A5B">
            <w:pPr>
              <w:spacing w:line="360" w:lineRule="auto"/>
              <w:rPr>
                <w:rFonts w:ascii="Times New Roman" w:eastAsia="Times New Roman" w:hAnsi="Times New Roman" w:cs="Times New Roman"/>
                <w:sz w:val="20"/>
                <w:szCs w:val="20"/>
              </w:rPr>
            </w:pPr>
          </w:p>
        </w:tc>
      </w:tr>
      <w:tr w:rsidR="00A8215D" w:rsidRPr="00D45A83" w14:paraId="34AC8D2F" w14:textId="77777777" w:rsidTr="00364A5B">
        <w:trPr>
          <w:trHeight w:val="349"/>
        </w:trPr>
        <w:tc>
          <w:tcPr>
            <w:tcW w:w="3965" w:type="dxa"/>
            <w:noWrap/>
            <w:hideMark/>
          </w:tcPr>
          <w:p w14:paraId="02D1FCDC"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 xml:space="preserve">   Au</w:t>
            </w:r>
            <w:r>
              <w:rPr>
                <w:rFonts w:ascii="Calibri" w:eastAsia="Times New Roman" w:hAnsi="Calibri" w:cs="Calibri"/>
                <w:color w:val="000000"/>
              </w:rPr>
              <w:t>stralia</w:t>
            </w:r>
          </w:p>
        </w:tc>
        <w:tc>
          <w:tcPr>
            <w:tcW w:w="2005" w:type="dxa"/>
            <w:noWrap/>
            <w:hideMark/>
          </w:tcPr>
          <w:p w14:paraId="4CDE44CF"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32 (17.2)</w:t>
            </w:r>
          </w:p>
        </w:tc>
        <w:tc>
          <w:tcPr>
            <w:tcW w:w="2005" w:type="dxa"/>
            <w:noWrap/>
            <w:hideMark/>
          </w:tcPr>
          <w:p w14:paraId="06029E95"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59 (19.8)</w:t>
            </w:r>
          </w:p>
        </w:tc>
        <w:tc>
          <w:tcPr>
            <w:tcW w:w="2006" w:type="dxa"/>
            <w:noWrap/>
            <w:hideMark/>
          </w:tcPr>
          <w:p w14:paraId="2D8A7B65"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69 (21.3)</w:t>
            </w:r>
          </w:p>
        </w:tc>
      </w:tr>
      <w:tr w:rsidR="00A8215D" w:rsidRPr="00D45A83" w14:paraId="03D6C8CE" w14:textId="77777777" w:rsidTr="00364A5B">
        <w:trPr>
          <w:trHeight w:val="349"/>
        </w:trPr>
        <w:tc>
          <w:tcPr>
            <w:tcW w:w="3965" w:type="dxa"/>
            <w:noWrap/>
            <w:hideMark/>
          </w:tcPr>
          <w:p w14:paraId="5AB12674"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 xml:space="preserve">   </w:t>
            </w:r>
            <w:r>
              <w:rPr>
                <w:rFonts w:ascii="Calibri" w:eastAsia="Times New Roman" w:hAnsi="Calibri" w:cs="Calibri"/>
                <w:color w:val="000000"/>
              </w:rPr>
              <w:t>Denmark</w:t>
            </w:r>
          </w:p>
        </w:tc>
        <w:tc>
          <w:tcPr>
            <w:tcW w:w="2005" w:type="dxa"/>
            <w:noWrap/>
            <w:hideMark/>
          </w:tcPr>
          <w:p w14:paraId="591D1CEF"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35 (18.8)</w:t>
            </w:r>
          </w:p>
        </w:tc>
        <w:tc>
          <w:tcPr>
            <w:tcW w:w="2005" w:type="dxa"/>
            <w:noWrap/>
            <w:hideMark/>
          </w:tcPr>
          <w:p w14:paraId="4CEBF323"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75 (21.8)</w:t>
            </w:r>
          </w:p>
        </w:tc>
        <w:tc>
          <w:tcPr>
            <w:tcW w:w="2006" w:type="dxa"/>
            <w:noWrap/>
            <w:hideMark/>
          </w:tcPr>
          <w:p w14:paraId="12DB584A"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30 (16.4)</w:t>
            </w:r>
          </w:p>
        </w:tc>
      </w:tr>
      <w:tr w:rsidR="00A8215D" w:rsidRPr="00D45A83" w14:paraId="6ACBEE21" w14:textId="77777777" w:rsidTr="00364A5B">
        <w:trPr>
          <w:trHeight w:val="349"/>
        </w:trPr>
        <w:tc>
          <w:tcPr>
            <w:tcW w:w="3965" w:type="dxa"/>
            <w:noWrap/>
            <w:hideMark/>
          </w:tcPr>
          <w:p w14:paraId="61E249F8"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 xml:space="preserve">   </w:t>
            </w:r>
            <w:r>
              <w:rPr>
                <w:rFonts w:ascii="Calibri" w:eastAsia="Times New Roman" w:hAnsi="Calibri" w:cs="Calibri"/>
                <w:color w:val="000000"/>
              </w:rPr>
              <w:t>Germany</w:t>
            </w:r>
          </w:p>
        </w:tc>
        <w:tc>
          <w:tcPr>
            <w:tcW w:w="2005" w:type="dxa"/>
            <w:noWrap/>
            <w:hideMark/>
          </w:tcPr>
          <w:p w14:paraId="413CA5B5"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60 (32.3)</w:t>
            </w:r>
          </w:p>
        </w:tc>
        <w:tc>
          <w:tcPr>
            <w:tcW w:w="2005" w:type="dxa"/>
            <w:noWrap/>
            <w:hideMark/>
          </w:tcPr>
          <w:p w14:paraId="4EADD8D6"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53 (19.1)</w:t>
            </w:r>
          </w:p>
        </w:tc>
        <w:tc>
          <w:tcPr>
            <w:tcW w:w="2006" w:type="dxa"/>
            <w:noWrap/>
            <w:hideMark/>
          </w:tcPr>
          <w:p w14:paraId="7E64598A"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40 (17.6)</w:t>
            </w:r>
          </w:p>
        </w:tc>
      </w:tr>
      <w:tr w:rsidR="00A8215D" w:rsidRPr="00D45A83" w14:paraId="23628D61" w14:textId="77777777" w:rsidTr="00364A5B">
        <w:trPr>
          <w:trHeight w:val="349"/>
        </w:trPr>
        <w:tc>
          <w:tcPr>
            <w:tcW w:w="3965" w:type="dxa"/>
            <w:noWrap/>
            <w:hideMark/>
          </w:tcPr>
          <w:p w14:paraId="2C7B5084"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 xml:space="preserve">   </w:t>
            </w:r>
            <w:r>
              <w:rPr>
                <w:rFonts w:ascii="Calibri" w:eastAsia="Times New Roman" w:hAnsi="Calibri" w:cs="Calibri"/>
                <w:color w:val="000000"/>
              </w:rPr>
              <w:t>Switzerland</w:t>
            </w:r>
          </w:p>
        </w:tc>
        <w:tc>
          <w:tcPr>
            <w:tcW w:w="2005" w:type="dxa"/>
            <w:noWrap/>
            <w:hideMark/>
          </w:tcPr>
          <w:p w14:paraId="11CC9A6B"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29 (15.6)</w:t>
            </w:r>
          </w:p>
        </w:tc>
        <w:tc>
          <w:tcPr>
            <w:tcW w:w="2005" w:type="dxa"/>
            <w:noWrap/>
            <w:hideMark/>
          </w:tcPr>
          <w:p w14:paraId="714CB2C4"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39 (17.3)</w:t>
            </w:r>
          </w:p>
        </w:tc>
        <w:tc>
          <w:tcPr>
            <w:tcW w:w="2006" w:type="dxa"/>
            <w:noWrap/>
            <w:hideMark/>
          </w:tcPr>
          <w:p w14:paraId="2672F660" w14:textId="77777777" w:rsidR="00A8215D" w:rsidRPr="00D45A83" w:rsidRDefault="00A8215D"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33 (16.8)</w:t>
            </w:r>
          </w:p>
        </w:tc>
      </w:tr>
      <w:tr w:rsidR="00A8215D" w:rsidRPr="00D45A83" w14:paraId="518B0F13" w14:textId="77777777" w:rsidTr="00364A5B">
        <w:trPr>
          <w:trHeight w:val="349"/>
        </w:trPr>
        <w:tc>
          <w:tcPr>
            <w:tcW w:w="3965" w:type="dxa"/>
            <w:noWrap/>
            <w:hideMark/>
          </w:tcPr>
          <w:p w14:paraId="16D6872D"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 xml:space="preserve">   </w:t>
            </w:r>
            <w:r>
              <w:rPr>
                <w:rFonts w:ascii="Calibri" w:eastAsia="Times New Roman" w:hAnsi="Calibri" w:cs="Calibri"/>
                <w:color w:val="000000"/>
              </w:rPr>
              <w:t>USA</w:t>
            </w:r>
          </w:p>
        </w:tc>
        <w:tc>
          <w:tcPr>
            <w:tcW w:w="2005" w:type="dxa"/>
            <w:noWrap/>
            <w:hideMark/>
          </w:tcPr>
          <w:p w14:paraId="3F0C8105"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30 (16.1)</w:t>
            </w:r>
          </w:p>
        </w:tc>
        <w:tc>
          <w:tcPr>
            <w:tcW w:w="2005" w:type="dxa"/>
            <w:noWrap/>
            <w:hideMark/>
          </w:tcPr>
          <w:p w14:paraId="5DBE7515"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177 (22.0)</w:t>
            </w:r>
          </w:p>
        </w:tc>
        <w:tc>
          <w:tcPr>
            <w:tcW w:w="2006" w:type="dxa"/>
            <w:noWrap/>
            <w:hideMark/>
          </w:tcPr>
          <w:p w14:paraId="6E9E7F6B"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222 (28.0</w:t>
            </w:r>
            <w:r>
              <w:rPr>
                <w:rFonts w:ascii="Calibri" w:eastAsia="Times New Roman" w:hAnsi="Calibri" w:cs="Calibri"/>
                <w:color w:val="000000"/>
              </w:rPr>
              <w:t>)</w:t>
            </w:r>
          </w:p>
        </w:tc>
      </w:tr>
      <w:tr w:rsidR="00A8215D" w:rsidRPr="00D45A83" w14:paraId="64E491CD" w14:textId="77777777" w:rsidTr="00364A5B">
        <w:trPr>
          <w:trHeight w:val="349"/>
        </w:trPr>
        <w:tc>
          <w:tcPr>
            <w:tcW w:w="3965" w:type="dxa"/>
            <w:noWrap/>
            <w:hideMark/>
          </w:tcPr>
          <w:p w14:paraId="5ECE389F" w14:textId="77777777" w:rsidR="00A8215D" w:rsidRPr="00D45A83" w:rsidRDefault="00A8215D" w:rsidP="00364A5B">
            <w:pPr>
              <w:spacing w:line="360" w:lineRule="auto"/>
              <w:rPr>
                <w:rFonts w:ascii="Calibri" w:eastAsia="Times New Roman" w:hAnsi="Calibri" w:cs="Calibri"/>
                <w:color w:val="000000"/>
              </w:rPr>
            </w:pPr>
            <w:r>
              <w:rPr>
                <w:rFonts w:ascii="Calibri" w:eastAsia="Times New Roman" w:hAnsi="Calibri" w:cs="Calibri"/>
                <w:color w:val="000000"/>
              </w:rPr>
              <w:t>Study Treatment Group</w:t>
            </w:r>
            <w:r w:rsidRPr="00D45A83">
              <w:rPr>
                <w:rFonts w:ascii="Calibri" w:eastAsia="Times New Roman" w:hAnsi="Calibri" w:cs="Calibri"/>
                <w:color w:val="000000"/>
              </w:rPr>
              <w:t xml:space="preserve"> = placebo (%)</w:t>
            </w:r>
          </w:p>
        </w:tc>
        <w:tc>
          <w:tcPr>
            <w:tcW w:w="2005" w:type="dxa"/>
            <w:noWrap/>
            <w:hideMark/>
          </w:tcPr>
          <w:p w14:paraId="285F1B1B"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61 (32.8)</w:t>
            </w:r>
          </w:p>
        </w:tc>
        <w:tc>
          <w:tcPr>
            <w:tcW w:w="2005" w:type="dxa"/>
            <w:noWrap/>
            <w:hideMark/>
          </w:tcPr>
          <w:p w14:paraId="639FB180"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390 (48.6)</w:t>
            </w:r>
          </w:p>
        </w:tc>
        <w:tc>
          <w:tcPr>
            <w:tcW w:w="2006" w:type="dxa"/>
            <w:noWrap/>
            <w:hideMark/>
          </w:tcPr>
          <w:p w14:paraId="00695B6A"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432 (54.4)</w:t>
            </w:r>
          </w:p>
        </w:tc>
      </w:tr>
      <w:tr w:rsidR="00A8215D" w:rsidRPr="00D45A83" w14:paraId="60730142" w14:textId="77777777" w:rsidTr="00364A5B">
        <w:trPr>
          <w:trHeight w:val="349"/>
        </w:trPr>
        <w:tc>
          <w:tcPr>
            <w:tcW w:w="3965" w:type="dxa"/>
            <w:noWrap/>
            <w:hideMark/>
          </w:tcPr>
          <w:p w14:paraId="2FBA4A54" w14:textId="77777777" w:rsidR="00A8215D" w:rsidRPr="00D45A83" w:rsidRDefault="00A8215D" w:rsidP="00364A5B">
            <w:pPr>
              <w:spacing w:line="360" w:lineRule="auto"/>
              <w:rPr>
                <w:rFonts w:ascii="Calibri" w:eastAsia="Times New Roman" w:hAnsi="Calibri" w:cs="Calibri"/>
                <w:color w:val="000000"/>
              </w:rPr>
            </w:pPr>
            <w:r>
              <w:rPr>
                <w:rFonts w:ascii="Calibri" w:eastAsia="Times New Roman" w:hAnsi="Calibri" w:cs="Calibri"/>
                <w:color w:val="000000"/>
              </w:rPr>
              <w:t>Sex</w:t>
            </w:r>
            <w:r w:rsidRPr="00D45A83">
              <w:rPr>
                <w:rFonts w:ascii="Calibri" w:eastAsia="Times New Roman" w:hAnsi="Calibri" w:cs="Calibri"/>
                <w:color w:val="000000"/>
              </w:rPr>
              <w:t xml:space="preserve"> = </w:t>
            </w:r>
            <w:r>
              <w:rPr>
                <w:rFonts w:ascii="Calibri" w:eastAsia="Times New Roman" w:hAnsi="Calibri" w:cs="Calibri"/>
                <w:color w:val="000000"/>
              </w:rPr>
              <w:t>Male</w:t>
            </w:r>
            <w:r w:rsidRPr="00D45A83">
              <w:rPr>
                <w:rFonts w:ascii="Calibri" w:eastAsia="Times New Roman" w:hAnsi="Calibri" w:cs="Calibri"/>
                <w:color w:val="000000"/>
              </w:rPr>
              <w:t xml:space="preserve"> (%)</w:t>
            </w:r>
          </w:p>
        </w:tc>
        <w:tc>
          <w:tcPr>
            <w:tcW w:w="2005" w:type="dxa"/>
            <w:noWrap/>
            <w:hideMark/>
          </w:tcPr>
          <w:p w14:paraId="18C24D1D"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96 (51.6)</w:t>
            </w:r>
          </w:p>
        </w:tc>
        <w:tc>
          <w:tcPr>
            <w:tcW w:w="2005" w:type="dxa"/>
            <w:noWrap/>
            <w:hideMark/>
          </w:tcPr>
          <w:p w14:paraId="711507C8"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357 (44.5)</w:t>
            </w:r>
          </w:p>
        </w:tc>
        <w:tc>
          <w:tcPr>
            <w:tcW w:w="2006" w:type="dxa"/>
            <w:noWrap/>
            <w:hideMark/>
          </w:tcPr>
          <w:p w14:paraId="4ED870FA"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345 (43.5)</w:t>
            </w:r>
          </w:p>
        </w:tc>
      </w:tr>
      <w:tr w:rsidR="00A8215D" w:rsidRPr="00D45A83" w14:paraId="3B5FC4B7" w14:textId="77777777" w:rsidTr="00364A5B">
        <w:trPr>
          <w:trHeight w:val="349"/>
        </w:trPr>
        <w:tc>
          <w:tcPr>
            <w:tcW w:w="3965" w:type="dxa"/>
            <w:noWrap/>
            <w:hideMark/>
          </w:tcPr>
          <w:p w14:paraId="37042408" w14:textId="77777777" w:rsidR="00A8215D" w:rsidRPr="00D45A83" w:rsidRDefault="00A8215D" w:rsidP="00364A5B">
            <w:pPr>
              <w:spacing w:line="360" w:lineRule="auto"/>
              <w:rPr>
                <w:rFonts w:ascii="Calibri" w:eastAsia="Times New Roman" w:hAnsi="Calibri" w:cs="Calibri"/>
                <w:color w:val="000000"/>
              </w:rPr>
            </w:pPr>
            <w:r>
              <w:rPr>
                <w:rFonts w:ascii="Calibri" w:eastAsia="Times New Roman" w:hAnsi="Calibri" w:cs="Calibri"/>
                <w:color w:val="000000"/>
              </w:rPr>
              <w:t>Age</w:t>
            </w:r>
            <w:r w:rsidRPr="00D45A83">
              <w:rPr>
                <w:rFonts w:ascii="Calibri" w:eastAsia="Times New Roman" w:hAnsi="Calibri" w:cs="Calibri"/>
                <w:color w:val="000000"/>
              </w:rPr>
              <w:t xml:space="preserve"> (mean (SD))</w:t>
            </w:r>
          </w:p>
        </w:tc>
        <w:tc>
          <w:tcPr>
            <w:tcW w:w="2005" w:type="dxa"/>
            <w:noWrap/>
            <w:hideMark/>
          </w:tcPr>
          <w:p w14:paraId="34E725B1"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45.79 (11.41)</w:t>
            </w:r>
          </w:p>
        </w:tc>
        <w:tc>
          <w:tcPr>
            <w:tcW w:w="2005" w:type="dxa"/>
            <w:noWrap/>
            <w:hideMark/>
          </w:tcPr>
          <w:p w14:paraId="229DC886"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44.26 (10.52)</w:t>
            </w:r>
          </w:p>
        </w:tc>
        <w:tc>
          <w:tcPr>
            <w:tcW w:w="2006" w:type="dxa"/>
            <w:noWrap/>
            <w:hideMark/>
          </w:tcPr>
          <w:p w14:paraId="1A2292A0"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43.53 (10.73)</w:t>
            </w:r>
          </w:p>
        </w:tc>
      </w:tr>
      <w:tr w:rsidR="00A8215D" w:rsidRPr="00D45A83" w14:paraId="0264A314" w14:textId="77777777" w:rsidTr="00364A5B">
        <w:trPr>
          <w:trHeight w:val="349"/>
        </w:trPr>
        <w:tc>
          <w:tcPr>
            <w:tcW w:w="3965" w:type="dxa"/>
            <w:noWrap/>
            <w:hideMark/>
          </w:tcPr>
          <w:p w14:paraId="640A69FC" w14:textId="77777777" w:rsidR="00A8215D" w:rsidRPr="00D45A83" w:rsidRDefault="00A8215D" w:rsidP="00364A5B">
            <w:pPr>
              <w:spacing w:line="360" w:lineRule="auto"/>
              <w:rPr>
                <w:rFonts w:ascii="Calibri" w:eastAsia="Times New Roman" w:hAnsi="Calibri" w:cs="Calibri"/>
                <w:color w:val="000000"/>
              </w:rPr>
            </w:pPr>
            <w:r>
              <w:rPr>
                <w:rFonts w:ascii="Calibri" w:eastAsia="Times New Roman" w:hAnsi="Calibri" w:cs="Calibri"/>
                <w:color w:val="000000"/>
              </w:rPr>
              <w:t>Baseline FTND</w:t>
            </w:r>
            <w:r w:rsidRPr="00D45A83">
              <w:rPr>
                <w:rFonts w:ascii="Calibri" w:eastAsia="Times New Roman" w:hAnsi="Calibri" w:cs="Calibri"/>
                <w:color w:val="000000"/>
              </w:rPr>
              <w:t xml:space="preserve"> (mean (SD))</w:t>
            </w:r>
          </w:p>
        </w:tc>
        <w:tc>
          <w:tcPr>
            <w:tcW w:w="2005" w:type="dxa"/>
            <w:noWrap/>
            <w:hideMark/>
          </w:tcPr>
          <w:p w14:paraId="7E90C9A7"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5.60 (2.13)</w:t>
            </w:r>
          </w:p>
        </w:tc>
        <w:tc>
          <w:tcPr>
            <w:tcW w:w="2005" w:type="dxa"/>
            <w:noWrap/>
            <w:hideMark/>
          </w:tcPr>
          <w:p w14:paraId="1394F518"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6.11 (2.01)</w:t>
            </w:r>
          </w:p>
        </w:tc>
        <w:tc>
          <w:tcPr>
            <w:tcW w:w="2006" w:type="dxa"/>
            <w:noWrap/>
            <w:hideMark/>
          </w:tcPr>
          <w:p w14:paraId="548B6313"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6.30 (1.94)</w:t>
            </w:r>
          </w:p>
        </w:tc>
      </w:tr>
      <w:tr w:rsidR="00A8215D" w:rsidRPr="00D45A83" w14:paraId="313C5BAA" w14:textId="77777777" w:rsidTr="00364A5B">
        <w:trPr>
          <w:trHeight w:val="349"/>
        </w:trPr>
        <w:tc>
          <w:tcPr>
            <w:tcW w:w="3965" w:type="dxa"/>
            <w:tcBorders>
              <w:bottom w:val="single" w:sz="4" w:space="0" w:color="auto"/>
            </w:tcBorders>
            <w:noWrap/>
            <w:hideMark/>
          </w:tcPr>
          <w:p w14:paraId="69D0DB34" w14:textId="77777777" w:rsidR="00A8215D" w:rsidRPr="00D45A83" w:rsidRDefault="00A8215D" w:rsidP="00364A5B">
            <w:pPr>
              <w:spacing w:line="360" w:lineRule="auto"/>
              <w:rPr>
                <w:rFonts w:ascii="Calibri" w:eastAsia="Times New Roman" w:hAnsi="Calibri" w:cs="Calibri"/>
                <w:color w:val="000000"/>
              </w:rPr>
            </w:pPr>
            <w:r>
              <w:rPr>
                <w:rFonts w:ascii="Calibri" w:eastAsia="Times New Roman" w:hAnsi="Calibri" w:cs="Calibri"/>
                <w:color w:val="000000"/>
              </w:rPr>
              <w:t>Baseline CPD</w:t>
            </w:r>
            <w:r w:rsidRPr="00D45A83">
              <w:rPr>
                <w:rFonts w:ascii="Calibri" w:eastAsia="Times New Roman" w:hAnsi="Calibri" w:cs="Calibri"/>
                <w:color w:val="000000"/>
              </w:rPr>
              <w:t xml:space="preserve"> (mean (SD))</w:t>
            </w:r>
          </w:p>
        </w:tc>
        <w:tc>
          <w:tcPr>
            <w:tcW w:w="2005" w:type="dxa"/>
            <w:tcBorders>
              <w:bottom w:val="single" w:sz="4" w:space="0" w:color="auto"/>
            </w:tcBorders>
            <w:noWrap/>
            <w:hideMark/>
          </w:tcPr>
          <w:p w14:paraId="0C7648CA"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25.65 (10.37)</w:t>
            </w:r>
          </w:p>
        </w:tc>
        <w:tc>
          <w:tcPr>
            <w:tcW w:w="2005" w:type="dxa"/>
            <w:tcBorders>
              <w:bottom w:val="single" w:sz="4" w:space="0" w:color="auto"/>
            </w:tcBorders>
            <w:noWrap/>
            <w:hideMark/>
          </w:tcPr>
          <w:p w14:paraId="30D33145"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27.42 (9.78)</w:t>
            </w:r>
          </w:p>
        </w:tc>
        <w:tc>
          <w:tcPr>
            <w:tcW w:w="2006" w:type="dxa"/>
            <w:tcBorders>
              <w:bottom w:val="single" w:sz="4" w:space="0" w:color="auto"/>
            </w:tcBorders>
            <w:noWrap/>
            <w:hideMark/>
          </w:tcPr>
          <w:p w14:paraId="3115ED46" w14:textId="77777777" w:rsidR="00A8215D" w:rsidRPr="00D45A83" w:rsidRDefault="00A8215D"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27.62 (9.50)</w:t>
            </w:r>
          </w:p>
        </w:tc>
      </w:tr>
    </w:tbl>
    <w:p w14:paraId="475E79AA" w14:textId="77777777" w:rsidR="00A8215D" w:rsidRDefault="00A8215D" w:rsidP="00A8215D"/>
    <w:p w14:paraId="0C6C6369" w14:textId="77777777" w:rsidR="00A8215D" w:rsidRPr="00A8215D" w:rsidRDefault="00A8215D" w:rsidP="00A8215D"/>
    <w:p w14:paraId="17A5C04C" w14:textId="4CCEDE47" w:rsidR="00A8215D" w:rsidRDefault="00A8215D" w:rsidP="00A8215D"/>
    <w:p w14:paraId="19F3AA2E" w14:textId="77777777" w:rsidR="00A8215D" w:rsidRDefault="00A8215D" w:rsidP="00A8215D"/>
    <w:p w14:paraId="33D477DC" w14:textId="05804165" w:rsidR="00A8215D" w:rsidRDefault="00A8215D" w:rsidP="00A8215D">
      <w:pPr>
        <w:pStyle w:val="Caption"/>
        <w:keepNext/>
      </w:pPr>
      <w:r>
        <w:t xml:space="preserve">Table </w:t>
      </w:r>
      <w:fldSimple w:instr=" SEQ Table \* ARABIC ">
        <w:r>
          <w:rPr>
            <w:noProof/>
          </w:rPr>
          <w:t>2</w:t>
        </w:r>
      </w:fldSimple>
      <w:r>
        <w:t xml:space="preserve"> Elastic net </w:t>
      </w:r>
      <w:r w:rsidR="00444C65">
        <w:t xml:space="preserve">logistic regression </w:t>
      </w:r>
      <w:r>
        <w:t>results predicting latent class from baseline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585"/>
        <w:gridCol w:w="764"/>
        <w:gridCol w:w="1440"/>
        <w:gridCol w:w="764"/>
      </w:tblGrid>
      <w:tr w:rsidR="00A8215D" w14:paraId="472C6460" w14:textId="77777777" w:rsidTr="00364A5B">
        <w:tc>
          <w:tcPr>
            <w:tcW w:w="2155" w:type="dxa"/>
            <w:tcBorders>
              <w:top w:val="single" w:sz="4" w:space="0" w:color="auto"/>
              <w:bottom w:val="single" w:sz="4" w:space="0" w:color="auto"/>
            </w:tcBorders>
          </w:tcPr>
          <w:p w14:paraId="790701E5" w14:textId="77777777" w:rsidR="00A8215D" w:rsidRPr="009E5C64" w:rsidRDefault="00A8215D" w:rsidP="00364A5B"/>
        </w:tc>
        <w:tc>
          <w:tcPr>
            <w:tcW w:w="1585" w:type="dxa"/>
            <w:tcBorders>
              <w:top w:val="single" w:sz="4" w:space="0" w:color="auto"/>
              <w:bottom w:val="single" w:sz="4" w:space="0" w:color="auto"/>
            </w:tcBorders>
          </w:tcPr>
          <w:p w14:paraId="1CE09944" w14:textId="77777777" w:rsidR="00A8215D" w:rsidRPr="009E5C64" w:rsidRDefault="00A8215D" w:rsidP="00364A5B">
            <w:r w:rsidRPr="009E5C64">
              <w:t>Mean AUC</w:t>
            </w:r>
          </w:p>
        </w:tc>
        <w:tc>
          <w:tcPr>
            <w:tcW w:w="764" w:type="dxa"/>
            <w:tcBorders>
              <w:top w:val="single" w:sz="4" w:space="0" w:color="auto"/>
              <w:bottom w:val="single" w:sz="4" w:space="0" w:color="auto"/>
            </w:tcBorders>
          </w:tcPr>
          <w:p w14:paraId="6F648EE8" w14:textId="77777777" w:rsidR="00A8215D" w:rsidRPr="009E5C64" w:rsidRDefault="00A8215D" w:rsidP="00364A5B">
            <w:r w:rsidRPr="009E5C64">
              <w:t>SE</w:t>
            </w:r>
          </w:p>
        </w:tc>
        <w:tc>
          <w:tcPr>
            <w:tcW w:w="1440" w:type="dxa"/>
            <w:tcBorders>
              <w:top w:val="single" w:sz="4" w:space="0" w:color="auto"/>
              <w:bottom w:val="single" w:sz="4" w:space="0" w:color="auto"/>
            </w:tcBorders>
          </w:tcPr>
          <w:p w14:paraId="7FCB45E0" w14:textId="77777777" w:rsidR="00A8215D" w:rsidRPr="009E5C64" w:rsidRDefault="00A8215D" w:rsidP="00364A5B">
            <w:r w:rsidRPr="009E5C64">
              <w:t>Test AUC</w:t>
            </w:r>
          </w:p>
        </w:tc>
        <w:tc>
          <w:tcPr>
            <w:tcW w:w="764" w:type="dxa"/>
            <w:tcBorders>
              <w:top w:val="single" w:sz="4" w:space="0" w:color="auto"/>
              <w:bottom w:val="single" w:sz="4" w:space="0" w:color="auto"/>
            </w:tcBorders>
          </w:tcPr>
          <w:p w14:paraId="34449C49" w14:textId="77777777" w:rsidR="00A8215D" w:rsidRPr="009E5C64" w:rsidRDefault="00A8215D" w:rsidP="00364A5B">
            <w:r w:rsidRPr="009E5C64">
              <w:rPr>
                <w:i/>
                <w:iCs/>
              </w:rPr>
              <w:t>p</w:t>
            </w:r>
          </w:p>
        </w:tc>
      </w:tr>
      <w:tr w:rsidR="000C6CE3" w14:paraId="29AD322A" w14:textId="77777777" w:rsidTr="00364A5B">
        <w:tc>
          <w:tcPr>
            <w:tcW w:w="2155" w:type="dxa"/>
            <w:tcBorders>
              <w:top w:val="single" w:sz="4" w:space="0" w:color="auto"/>
            </w:tcBorders>
          </w:tcPr>
          <w:p w14:paraId="0D139823" w14:textId="77777777" w:rsidR="000C6CE3" w:rsidRPr="009E5C64" w:rsidRDefault="000C6CE3" w:rsidP="000C6CE3">
            <w:pPr>
              <w:spacing w:before="240" w:line="360" w:lineRule="auto"/>
            </w:pPr>
            <w:r w:rsidRPr="009E5C64">
              <w:t>Class 1 Overall</w:t>
            </w:r>
          </w:p>
        </w:tc>
        <w:tc>
          <w:tcPr>
            <w:tcW w:w="1585" w:type="dxa"/>
            <w:tcBorders>
              <w:top w:val="single" w:sz="4" w:space="0" w:color="auto"/>
            </w:tcBorders>
            <w:vAlign w:val="bottom"/>
          </w:tcPr>
          <w:p w14:paraId="43C02159" w14:textId="626DF83D" w:rsidR="000C6CE3" w:rsidRPr="009E5C64" w:rsidRDefault="000C6CE3" w:rsidP="000C6CE3">
            <w:pPr>
              <w:spacing w:before="240" w:line="360" w:lineRule="auto"/>
            </w:pPr>
            <w:r>
              <w:rPr>
                <w:rFonts w:ascii="Calibri" w:hAnsi="Calibri" w:cs="Calibri"/>
                <w:color w:val="000000"/>
              </w:rPr>
              <w:t>0.626</w:t>
            </w:r>
          </w:p>
        </w:tc>
        <w:tc>
          <w:tcPr>
            <w:tcW w:w="764" w:type="dxa"/>
            <w:tcBorders>
              <w:top w:val="single" w:sz="4" w:space="0" w:color="auto"/>
            </w:tcBorders>
            <w:vAlign w:val="bottom"/>
          </w:tcPr>
          <w:p w14:paraId="3CCC3ABC" w14:textId="37DFDC25" w:rsidR="000C6CE3" w:rsidRPr="009E5C64" w:rsidRDefault="000C6CE3" w:rsidP="000C6CE3">
            <w:pPr>
              <w:spacing w:before="240" w:line="360" w:lineRule="auto"/>
            </w:pPr>
            <w:r>
              <w:rPr>
                <w:rFonts w:ascii="Calibri" w:hAnsi="Calibri" w:cs="Calibri"/>
                <w:color w:val="000000"/>
              </w:rPr>
              <w:t>0.022</w:t>
            </w:r>
          </w:p>
        </w:tc>
        <w:tc>
          <w:tcPr>
            <w:tcW w:w="1440" w:type="dxa"/>
            <w:tcBorders>
              <w:top w:val="single" w:sz="4" w:space="0" w:color="auto"/>
            </w:tcBorders>
            <w:vAlign w:val="bottom"/>
          </w:tcPr>
          <w:p w14:paraId="01F60B41" w14:textId="14AF8F44" w:rsidR="000C6CE3" w:rsidRPr="009E5C64" w:rsidRDefault="000C6CE3" w:rsidP="000C6CE3">
            <w:pPr>
              <w:spacing w:before="240" w:line="360" w:lineRule="auto"/>
            </w:pPr>
            <w:r>
              <w:rPr>
                <w:rFonts w:ascii="Calibri" w:hAnsi="Calibri" w:cs="Calibri"/>
                <w:color w:val="000000"/>
              </w:rPr>
              <w:t>0.621</w:t>
            </w:r>
          </w:p>
        </w:tc>
        <w:tc>
          <w:tcPr>
            <w:tcW w:w="764" w:type="dxa"/>
            <w:tcBorders>
              <w:top w:val="single" w:sz="4" w:space="0" w:color="auto"/>
            </w:tcBorders>
            <w:vAlign w:val="bottom"/>
          </w:tcPr>
          <w:p w14:paraId="571A5EA1" w14:textId="230D7590" w:rsidR="000C6CE3" w:rsidRPr="009E5C64" w:rsidRDefault="000C6CE3" w:rsidP="000C6CE3">
            <w:pPr>
              <w:spacing w:before="240" w:line="360" w:lineRule="auto"/>
            </w:pPr>
            <w:r>
              <w:rPr>
                <w:color w:val="000000"/>
              </w:rPr>
              <w:t>&lt;</w:t>
            </w:r>
            <w:r w:rsidRPr="009E5C64">
              <w:rPr>
                <w:color w:val="000000"/>
              </w:rPr>
              <w:t>.00</w:t>
            </w:r>
            <w:r>
              <w:rPr>
                <w:color w:val="000000"/>
              </w:rPr>
              <w:t>1</w:t>
            </w:r>
          </w:p>
        </w:tc>
      </w:tr>
      <w:tr w:rsidR="000C6CE3" w14:paraId="6A28F1E4" w14:textId="77777777" w:rsidTr="00364A5B">
        <w:tc>
          <w:tcPr>
            <w:tcW w:w="2155" w:type="dxa"/>
          </w:tcPr>
          <w:p w14:paraId="746A4068" w14:textId="77777777" w:rsidR="000C6CE3" w:rsidRPr="009E5C64" w:rsidRDefault="000C6CE3" w:rsidP="000C6CE3">
            <w:pPr>
              <w:spacing w:line="360" w:lineRule="auto"/>
            </w:pPr>
            <w:r w:rsidRPr="009E5C64">
              <w:t>Class 2 Overall</w:t>
            </w:r>
          </w:p>
        </w:tc>
        <w:tc>
          <w:tcPr>
            <w:tcW w:w="1585" w:type="dxa"/>
            <w:vAlign w:val="bottom"/>
          </w:tcPr>
          <w:p w14:paraId="2B35DD1A" w14:textId="3DCECA07" w:rsidR="000C6CE3" w:rsidRPr="009E5C64" w:rsidRDefault="000C6CE3" w:rsidP="000C6CE3">
            <w:pPr>
              <w:spacing w:line="360" w:lineRule="auto"/>
            </w:pPr>
            <w:r>
              <w:rPr>
                <w:rFonts w:ascii="Calibri" w:hAnsi="Calibri" w:cs="Calibri"/>
                <w:color w:val="000000"/>
              </w:rPr>
              <w:t>0.501</w:t>
            </w:r>
          </w:p>
        </w:tc>
        <w:tc>
          <w:tcPr>
            <w:tcW w:w="764" w:type="dxa"/>
            <w:vAlign w:val="bottom"/>
          </w:tcPr>
          <w:p w14:paraId="4C700A15" w14:textId="6754CE93" w:rsidR="000C6CE3" w:rsidRPr="009E5C64" w:rsidRDefault="000C6CE3" w:rsidP="000C6CE3">
            <w:pPr>
              <w:spacing w:line="360" w:lineRule="auto"/>
            </w:pPr>
            <w:r>
              <w:rPr>
                <w:rFonts w:ascii="Calibri" w:hAnsi="Calibri" w:cs="Calibri"/>
                <w:color w:val="000000"/>
              </w:rPr>
              <w:t>0.021</w:t>
            </w:r>
          </w:p>
        </w:tc>
        <w:tc>
          <w:tcPr>
            <w:tcW w:w="1440" w:type="dxa"/>
            <w:vAlign w:val="bottom"/>
          </w:tcPr>
          <w:p w14:paraId="013FA717" w14:textId="633F5609" w:rsidR="000C6CE3" w:rsidRPr="009E5C64" w:rsidRDefault="000C6CE3" w:rsidP="000C6CE3">
            <w:pPr>
              <w:spacing w:line="360" w:lineRule="auto"/>
            </w:pPr>
            <w:r>
              <w:rPr>
                <w:rFonts w:ascii="Calibri" w:hAnsi="Calibri" w:cs="Calibri"/>
                <w:color w:val="000000"/>
              </w:rPr>
              <w:t>0.504</w:t>
            </w:r>
          </w:p>
        </w:tc>
        <w:tc>
          <w:tcPr>
            <w:tcW w:w="764" w:type="dxa"/>
            <w:vAlign w:val="bottom"/>
          </w:tcPr>
          <w:p w14:paraId="01F9E092" w14:textId="77777777" w:rsidR="000C6CE3" w:rsidRPr="009E5C64" w:rsidRDefault="000C6CE3" w:rsidP="000C6CE3">
            <w:pPr>
              <w:spacing w:line="360" w:lineRule="auto"/>
            </w:pPr>
            <w:r>
              <w:rPr>
                <w:color w:val="000000"/>
              </w:rPr>
              <w:t>&lt;</w:t>
            </w:r>
            <w:r w:rsidRPr="009E5C64">
              <w:rPr>
                <w:color w:val="000000"/>
              </w:rPr>
              <w:t>.00</w:t>
            </w:r>
            <w:r>
              <w:rPr>
                <w:color w:val="000000"/>
              </w:rPr>
              <w:t>1</w:t>
            </w:r>
          </w:p>
        </w:tc>
      </w:tr>
      <w:tr w:rsidR="000C6CE3" w14:paraId="2EFB2746" w14:textId="77777777" w:rsidTr="00364A5B">
        <w:tc>
          <w:tcPr>
            <w:tcW w:w="2155" w:type="dxa"/>
          </w:tcPr>
          <w:p w14:paraId="3FD4ADA7" w14:textId="77777777" w:rsidR="000C6CE3" w:rsidRPr="009E5C64" w:rsidRDefault="000C6CE3" w:rsidP="000C6CE3">
            <w:pPr>
              <w:spacing w:line="360" w:lineRule="auto"/>
            </w:pPr>
            <w:r w:rsidRPr="009E5C64">
              <w:t>Class 3 Overall</w:t>
            </w:r>
          </w:p>
        </w:tc>
        <w:tc>
          <w:tcPr>
            <w:tcW w:w="1585" w:type="dxa"/>
            <w:vAlign w:val="bottom"/>
          </w:tcPr>
          <w:p w14:paraId="5D16A786" w14:textId="7DF73890" w:rsidR="000C6CE3" w:rsidRPr="009E5C64" w:rsidRDefault="000C6CE3" w:rsidP="000C6CE3">
            <w:pPr>
              <w:spacing w:line="360" w:lineRule="auto"/>
            </w:pPr>
            <w:r>
              <w:rPr>
                <w:rFonts w:ascii="Calibri" w:hAnsi="Calibri" w:cs="Calibri"/>
                <w:color w:val="000000"/>
              </w:rPr>
              <w:t>0.583</w:t>
            </w:r>
          </w:p>
        </w:tc>
        <w:tc>
          <w:tcPr>
            <w:tcW w:w="764" w:type="dxa"/>
            <w:vAlign w:val="bottom"/>
          </w:tcPr>
          <w:p w14:paraId="4925A0F0" w14:textId="4D26A999" w:rsidR="000C6CE3" w:rsidRPr="009E5C64" w:rsidRDefault="000C6CE3" w:rsidP="000C6CE3">
            <w:pPr>
              <w:spacing w:line="360" w:lineRule="auto"/>
            </w:pPr>
            <w:r>
              <w:rPr>
                <w:rFonts w:ascii="Calibri" w:hAnsi="Calibri" w:cs="Calibri"/>
                <w:color w:val="000000"/>
              </w:rPr>
              <w:t>0.017</w:t>
            </w:r>
          </w:p>
        </w:tc>
        <w:tc>
          <w:tcPr>
            <w:tcW w:w="1440" w:type="dxa"/>
            <w:vAlign w:val="bottom"/>
          </w:tcPr>
          <w:p w14:paraId="439BE82F" w14:textId="68EF1832" w:rsidR="000C6CE3" w:rsidRPr="009E5C64" w:rsidRDefault="000C6CE3" w:rsidP="000C6CE3">
            <w:pPr>
              <w:spacing w:line="360" w:lineRule="auto"/>
            </w:pPr>
            <w:r>
              <w:rPr>
                <w:rFonts w:ascii="Calibri" w:hAnsi="Calibri" w:cs="Calibri"/>
                <w:color w:val="000000"/>
              </w:rPr>
              <w:t>0.580</w:t>
            </w:r>
          </w:p>
        </w:tc>
        <w:tc>
          <w:tcPr>
            <w:tcW w:w="764" w:type="dxa"/>
            <w:vAlign w:val="bottom"/>
          </w:tcPr>
          <w:p w14:paraId="4F273A7A" w14:textId="77777777" w:rsidR="000C6CE3" w:rsidRPr="009E5C64" w:rsidRDefault="000C6CE3" w:rsidP="000C6CE3">
            <w:pPr>
              <w:spacing w:line="360" w:lineRule="auto"/>
            </w:pPr>
            <w:r>
              <w:rPr>
                <w:color w:val="000000"/>
              </w:rPr>
              <w:t>&lt;</w:t>
            </w:r>
            <w:r w:rsidRPr="009E5C64">
              <w:rPr>
                <w:color w:val="000000"/>
              </w:rPr>
              <w:t>.00</w:t>
            </w:r>
            <w:r>
              <w:rPr>
                <w:color w:val="000000"/>
              </w:rPr>
              <w:t>1</w:t>
            </w:r>
          </w:p>
        </w:tc>
      </w:tr>
      <w:tr w:rsidR="000C6CE3" w14:paraId="7364A5E2" w14:textId="77777777" w:rsidTr="00364A5B">
        <w:tc>
          <w:tcPr>
            <w:tcW w:w="2155" w:type="dxa"/>
          </w:tcPr>
          <w:p w14:paraId="741E70CF" w14:textId="77777777" w:rsidR="000C6CE3" w:rsidRPr="009E5C64" w:rsidRDefault="000C6CE3" w:rsidP="000C6CE3">
            <w:pPr>
              <w:spacing w:line="360" w:lineRule="auto"/>
            </w:pPr>
            <w:r w:rsidRPr="009E5C64">
              <w:t>Class 1 vs. Class 2</w:t>
            </w:r>
          </w:p>
        </w:tc>
        <w:tc>
          <w:tcPr>
            <w:tcW w:w="1585" w:type="dxa"/>
            <w:vAlign w:val="bottom"/>
          </w:tcPr>
          <w:p w14:paraId="4EDAA0DF" w14:textId="66F32981" w:rsidR="000C6CE3" w:rsidRPr="009E5C64" w:rsidRDefault="000C6CE3" w:rsidP="000C6CE3">
            <w:pPr>
              <w:spacing w:line="360" w:lineRule="auto"/>
            </w:pPr>
            <w:r>
              <w:rPr>
                <w:rFonts w:ascii="Calibri" w:hAnsi="Calibri" w:cs="Calibri"/>
                <w:color w:val="000000"/>
              </w:rPr>
              <w:t>0.601</w:t>
            </w:r>
          </w:p>
        </w:tc>
        <w:tc>
          <w:tcPr>
            <w:tcW w:w="764" w:type="dxa"/>
            <w:vAlign w:val="bottom"/>
          </w:tcPr>
          <w:p w14:paraId="345A659A" w14:textId="32072215" w:rsidR="000C6CE3" w:rsidRPr="009E5C64" w:rsidRDefault="000C6CE3" w:rsidP="000C6CE3">
            <w:pPr>
              <w:spacing w:line="360" w:lineRule="auto"/>
            </w:pPr>
            <w:r>
              <w:rPr>
                <w:rFonts w:ascii="Calibri" w:hAnsi="Calibri" w:cs="Calibri"/>
                <w:color w:val="000000"/>
              </w:rPr>
              <w:t>0.023</w:t>
            </w:r>
          </w:p>
        </w:tc>
        <w:tc>
          <w:tcPr>
            <w:tcW w:w="1440" w:type="dxa"/>
            <w:vAlign w:val="bottom"/>
          </w:tcPr>
          <w:p w14:paraId="0AF88F94" w14:textId="4C5689F5" w:rsidR="000C6CE3" w:rsidRPr="009E5C64" w:rsidRDefault="000C6CE3" w:rsidP="000C6CE3">
            <w:pPr>
              <w:spacing w:line="360" w:lineRule="auto"/>
            </w:pPr>
            <w:r>
              <w:rPr>
                <w:rFonts w:ascii="Calibri" w:hAnsi="Calibri" w:cs="Calibri"/>
                <w:color w:val="000000"/>
              </w:rPr>
              <w:t>0.614</w:t>
            </w:r>
          </w:p>
        </w:tc>
        <w:tc>
          <w:tcPr>
            <w:tcW w:w="764" w:type="dxa"/>
            <w:vAlign w:val="bottom"/>
          </w:tcPr>
          <w:p w14:paraId="7CA8D0F1" w14:textId="2D43789E" w:rsidR="000C6CE3" w:rsidRPr="009E5C64" w:rsidRDefault="000C6CE3" w:rsidP="000C6CE3">
            <w:pPr>
              <w:spacing w:line="360" w:lineRule="auto"/>
            </w:pPr>
            <w:r>
              <w:rPr>
                <w:color w:val="000000"/>
              </w:rPr>
              <w:t>&lt;</w:t>
            </w:r>
            <w:r w:rsidRPr="009E5C64">
              <w:rPr>
                <w:color w:val="000000"/>
              </w:rPr>
              <w:t>.0</w:t>
            </w:r>
            <w:r>
              <w:rPr>
                <w:color w:val="000000"/>
              </w:rPr>
              <w:t>01</w:t>
            </w:r>
          </w:p>
        </w:tc>
      </w:tr>
      <w:tr w:rsidR="000C6CE3" w14:paraId="5C972E27" w14:textId="77777777" w:rsidTr="00364A5B">
        <w:tc>
          <w:tcPr>
            <w:tcW w:w="2155" w:type="dxa"/>
          </w:tcPr>
          <w:p w14:paraId="773CC483" w14:textId="77777777" w:rsidR="000C6CE3" w:rsidRPr="009E5C64" w:rsidRDefault="000C6CE3" w:rsidP="000C6CE3">
            <w:pPr>
              <w:spacing w:line="360" w:lineRule="auto"/>
            </w:pPr>
            <w:r w:rsidRPr="009E5C64">
              <w:t xml:space="preserve">Class </w:t>
            </w:r>
            <w:r>
              <w:t>1</w:t>
            </w:r>
            <w:r w:rsidRPr="009E5C64">
              <w:t xml:space="preserve"> vs. Class 3</w:t>
            </w:r>
          </w:p>
        </w:tc>
        <w:tc>
          <w:tcPr>
            <w:tcW w:w="1585" w:type="dxa"/>
            <w:vAlign w:val="bottom"/>
          </w:tcPr>
          <w:p w14:paraId="714BC7B4" w14:textId="670D58EF" w:rsidR="000C6CE3" w:rsidRPr="009E5C64" w:rsidRDefault="000C6CE3" w:rsidP="000C6CE3">
            <w:pPr>
              <w:spacing w:line="360" w:lineRule="auto"/>
            </w:pPr>
            <w:r>
              <w:rPr>
                <w:rFonts w:ascii="Calibri" w:hAnsi="Calibri" w:cs="Calibri"/>
                <w:color w:val="000000"/>
              </w:rPr>
              <w:t>0.661</w:t>
            </w:r>
          </w:p>
        </w:tc>
        <w:tc>
          <w:tcPr>
            <w:tcW w:w="764" w:type="dxa"/>
            <w:vAlign w:val="bottom"/>
          </w:tcPr>
          <w:p w14:paraId="033936CF" w14:textId="2239F1A5" w:rsidR="000C6CE3" w:rsidRPr="009E5C64" w:rsidRDefault="000C6CE3" w:rsidP="000C6CE3">
            <w:pPr>
              <w:spacing w:line="360" w:lineRule="auto"/>
            </w:pPr>
            <w:r>
              <w:rPr>
                <w:rFonts w:ascii="Calibri" w:hAnsi="Calibri" w:cs="Calibri"/>
                <w:color w:val="000000"/>
              </w:rPr>
              <w:t>0.040</w:t>
            </w:r>
          </w:p>
        </w:tc>
        <w:tc>
          <w:tcPr>
            <w:tcW w:w="1440" w:type="dxa"/>
            <w:vAlign w:val="bottom"/>
          </w:tcPr>
          <w:p w14:paraId="44F864C3" w14:textId="6417B4F2" w:rsidR="000C6CE3" w:rsidRPr="009E5C64" w:rsidRDefault="000C6CE3" w:rsidP="000C6CE3">
            <w:pPr>
              <w:spacing w:line="360" w:lineRule="auto"/>
            </w:pPr>
            <w:r>
              <w:rPr>
                <w:rFonts w:ascii="Calibri" w:hAnsi="Calibri" w:cs="Calibri"/>
                <w:color w:val="000000"/>
              </w:rPr>
              <w:t>0.684</w:t>
            </w:r>
          </w:p>
        </w:tc>
        <w:tc>
          <w:tcPr>
            <w:tcW w:w="764" w:type="dxa"/>
            <w:vAlign w:val="bottom"/>
          </w:tcPr>
          <w:p w14:paraId="083E6436" w14:textId="3BB92468" w:rsidR="000C6CE3" w:rsidRPr="009E5C64" w:rsidRDefault="000C6CE3" w:rsidP="000C6CE3">
            <w:pPr>
              <w:spacing w:line="360" w:lineRule="auto"/>
            </w:pPr>
            <w:r>
              <w:t>&lt;.001</w:t>
            </w:r>
          </w:p>
        </w:tc>
      </w:tr>
      <w:tr w:rsidR="000C6CE3" w14:paraId="6A9B70A2" w14:textId="77777777" w:rsidTr="00364A5B">
        <w:tc>
          <w:tcPr>
            <w:tcW w:w="2155" w:type="dxa"/>
            <w:tcBorders>
              <w:bottom w:val="single" w:sz="4" w:space="0" w:color="auto"/>
            </w:tcBorders>
          </w:tcPr>
          <w:p w14:paraId="2ED27366" w14:textId="77777777" w:rsidR="000C6CE3" w:rsidRPr="009E5C64" w:rsidRDefault="000C6CE3" w:rsidP="000C6CE3">
            <w:pPr>
              <w:spacing w:line="360" w:lineRule="auto"/>
            </w:pPr>
            <w:r w:rsidRPr="009E5C64">
              <w:t>Class 2 vs. Class 3</w:t>
            </w:r>
          </w:p>
        </w:tc>
        <w:tc>
          <w:tcPr>
            <w:tcW w:w="1585" w:type="dxa"/>
            <w:tcBorders>
              <w:bottom w:val="single" w:sz="4" w:space="0" w:color="auto"/>
            </w:tcBorders>
            <w:vAlign w:val="bottom"/>
          </w:tcPr>
          <w:p w14:paraId="5AA1D2BD" w14:textId="55366112" w:rsidR="000C6CE3" w:rsidRPr="009E5C64" w:rsidRDefault="000C6CE3" w:rsidP="000C6CE3">
            <w:pPr>
              <w:spacing w:line="360" w:lineRule="auto"/>
            </w:pPr>
            <w:r>
              <w:rPr>
                <w:rFonts w:ascii="Calibri" w:hAnsi="Calibri" w:cs="Calibri"/>
                <w:color w:val="000000"/>
              </w:rPr>
              <w:t>0.543</w:t>
            </w:r>
          </w:p>
        </w:tc>
        <w:tc>
          <w:tcPr>
            <w:tcW w:w="764" w:type="dxa"/>
            <w:tcBorders>
              <w:bottom w:val="single" w:sz="4" w:space="0" w:color="auto"/>
            </w:tcBorders>
            <w:vAlign w:val="bottom"/>
          </w:tcPr>
          <w:p w14:paraId="0D1E8FD4" w14:textId="2E9E3475" w:rsidR="000C6CE3" w:rsidRPr="009E5C64" w:rsidRDefault="000C6CE3" w:rsidP="000C6CE3">
            <w:pPr>
              <w:spacing w:line="360" w:lineRule="auto"/>
            </w:pPr>
            <w:r>
              <w:rPr>
                <w:rFonts w:ascii="Calibri" w:hAnsi="Calibri" w:cs="Calibri"/>
                <w:color w:val="000000"/>
              </w:rPr>
              <w:t>0.018</w:t>
            </w:r>
          </w:p>
        </w:tc>
        <w:tc>
          <w:tcPr>
            <w:tcW w:w="1440" w:type="dxa"/>
            <w:tcBorders>
              <w:bottom w:val="single" w:sz="4" w:space="0" w:color="auto"/>
            </w:tcBorders>
            <w:vAlign w:val="bottom"/>
          </w:tcPr>
          <w:p w14:paraId="68807275" w14:textId="2C16F506" w:rsidR="000C6CE3" w:rsidRPr="009E5C64" w:rsidRDefault="000C6CE3" w:rsidP="000C6CE3">
            <w:pPr>
              <w:spacing w:line="360" w:lineRule="auto"/>
            </w:pPr>
            <w:r>
              <w:rPr>
                <w:rFonts w:ascii="Calibri" w:hAnsi="Calibri" w:cs="Calibri"/>
                <w:color w:val="000000"/>
              </w:rPr>
              <w:t>0.536</w:t>
            </w:r>
          </w:p>
        </w:tc>
        <w:tc>
          <w:tcPr>
            <w:tcW w:w="764" w:type="dxa"/>
            <w:tcBorders>
              <w:bottom w:val="single" w:sz="4" w:space="0" w:color="auto"/>
            </w:tcBorders>
            <w:vAlign w:val="bottom"/>
          </w:tcPr>
          <w:p w14:paraId="22B3E66C" w14:textId="77777777" w:rsidR="000C6CE3" w:rsidRPr="009E5C64" w:rsidRDefault="000C6CE3" w:rsidP="000C6CE3">
            <w:pPr>
              <w:spacing w:line="360" w:lineRule="auto"/>
            </w:pPr>
            <w:r>
              <w:rPr>
                <w:color w:val="000000"/>
              </w:rPr>
              <w:t>&lt;</w:t>
            </w:r>
            <w:r w:rsidRPr="009E5C64">
              <w:rPr>
                <w:color w:val="000000"/>
              </w:rPr>
              <w:t>.00</w:t>
            </w:r>
            <w:r>
              <w:rPr>
                <w:color w:val="000000"/>
              </w:rPr>
              <w:t>1</w:t>
            </w:r>
          </w:p>
        </w:tc>
      </w:tr>
    </w:tbl>
    <w:p w14:paraId="37322C40" w14:textId="1AD860A7" w:rsidR="00A8215D" w:rsidRDefault="00A8215D" w:rsidP="00A8215D"/>
    <w:p w14:paraId="7A00B27E" w14:textId="07CC8516" w:rsidR="00A8215D" w:rsidRDefault="00A8215D" w:rsidP="00A8215D"/>
    <w:p w14:paraId="4C1A5377" w14:textId="2900D818" w:rsidR="00A8215D" w:rsidRDefault="00A8215D" w:rsidP="00A8215D"/>
    <w:p w14:paraId="206EDEB9" w14:textId="5863160E" w:rsidR="00A8215D" w:rsidRDefault="00A8215D" w:rsidP="00A8215D"/>
    <w:p w14:paraId="6ED492D8" w14:textId="77777777" w:rsidR="00295D0C" w:rsidRDefault="00295D0C" w:rsidP="00295D0C">
      <w:pPr>
        <w:pStyle w:val="Caption"/>
        <w:keepNext/>
      </w:pPr>
    </w:p>
    <w:p w14:paraId="0E596867" w14:textId="1E7E5020" w:rsidR="00295D0C" w:rsidRDefault="00295D0C" w:rsidP="00295D0C">
      <w:pPr>
        <w:pStyle w:val="Caption"/>
        <w:keepNext/>
      </w:pPr>
      <w:r>
        <w:t xml:space="preserve">Table </w:t>
      </w:r>
      <w:fldSimple w:instr=" SEQ Table \* ARABIC ">
        <w:r>
          <w:rPr>
            <w:noProof/>
          </w:rPr>
          <w:t>4</w:t>
        </w:r>
      </w:fldSimple>
      <w:r>
        <w:t xml:space="preserve"> Elastic net regression results predicting expired breath CO values at 1-year trial follow-up.</w:t>
      </w:r>
    </w:p>
    <w:tbl>
      <w:tblPr>
        <w:tblStyle w:val="TableGrid"/>
        <w:tblW w:w="73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8"/>
        <w:gridCol w:w="1627"/>
        <w:gridCol w:w="804"/>
        <w:gridCol w:w="1649"/>
      </w:tblGrid>
      <w:tr w:rsidR="00295D0C" w:rsidRPr="00AD71BD" w14:paraId="3C87DCFA" w14:textId="77777777" w:rsidTr="00DA14CC">
        <w:trPr>
          <w:trHeight w:val="333"/>
        </w:trPr>
        <w:tc>
          <w:tcPr>
            <w:tcW w:w="3228" w:type="dxa"/>
            <w:tcBorders>
              <w:top w:val="single" w:sz="4" w:space="0" w:color="auto"/>
              <w:bottom w:val="single" w:sz="4" w:space="0" w:color="auto"/>
            </w:tcBorders>
            <w:noWrap/>
            <w:vAlign w:val="center"/>
            <w:hideMark/>
          </w:tcPr>
          <w:p w14:paraId="1706FFE0" w14:textId="77777777" w:rsidR="00295D0C" w:rsidRPr="00AD71BD" w:rsidRDefault="00295D0C" w:rsidP="00DA14CC">
            <w:pPr>
              <w:rPr>
                <w:rFonts w:ascii="Calibri" w:eastAsia="Times New Roman" w:hAnsi="Calibri" w:cs="Calibri"/>
                <w:color w:val="000000"/>
              </w:rPr>
            </w:pPr>
          </w:p>
        </w:tc>
        <w:tc>
          <w:tcPr>
            <w:tcW w:w="1627" w:type="dxa"/>
            <w:tcBorders>
              <w:top w:val="single" w:sz="4" w:space="0" w:color="auto"/>
              <w:bottom w:val="single" w:sz="4" w:space="0" w:color="auto"/>
            </w:tcBorders>
            <w:noWrap/>
            <w:vAlign w:val="center"/>
            <w:hideMark/>
          </w:tcPr>
          <w:p w14:paraId="029300A8" w14:textId="77777777" w:rsidR="00295D0C" w:rsidRPr="00AD71BD" w:rsidRDefault="00295D0C" w:rsidP="00DA14CC">
            <w:pPr>
              <w:jc w:val="right"/>
              <w:rPr>
                <w:rFonts w:ascii="Calibri" w:eastAsia="Times New Roman" w:hAnsi="Calibri" w:cs="Calibri"/>
                <w:color w:val="000000"/>
                <w:vertAlign w:val="superscript"/>
              </w:rPr>
            </w:pPr>
            <w:r>
              <w:rPr>
                <w:rFonts w:ascii="Calibri" w:eastAsia="Times New Roman" w:hAnsi="Calibri" w:cs="Calibri"/>
                <w:color w:val="000000"/>
              </w:rPr>
              <w:t xml:space="preserve">Mean CV </w:t>
            </w:r>
            <w:r>
              <w:rPr>
                <w:rFonts w:ascii="Calibri" w:eastAsia="Times New Roman" w:hAnsi="Calibri" w:cs="Calibri"/>
                <w:i/>
                <w:iCs/>
                <w:color w:val="000000"/>
              </w:rPr>
              <w:t>R</w:t>
            </w:r>
            <w:r>
              <w:rPr>
                <w:rFonts w:ascii="Calibri" w:eastAsia="Times New Roman" w:hAnsi="Calibri" w:cs="Calibri"/>
                <w:color w:val="000000"/>
                <w:vertAlign w:val="superscript"/>
              </w:rPr>
              <w:t>2</w:t>
            </w:r>
          </w:p>
        </w:tc>
        <w:tc>
          <w:tcPr>
            <w:tcW w:w="804" w:type="dxa"/>
            <w:tcBorders>
              <w:top w:val="single" w:sz="4" w:space="0" w:color="auto"/>
              <w:bottom w:val="single" w:sz="4" w:space="0" w:color="auto"/>
            </w:tcBorders>
            <w:noWrap/>
            <w:vAlign w:val="center"/>
            <w:hideMark/>
          </w:tcPr>
          <w:p w14:paraId="5C8CDD0F" w14:textId="77777777" w:rsidR="00295D0C" w:rsidRPr="00AD71BD" w:rsidRDefault="00295D0C" w:rsidP="00DA14CC">
            <w:pPr>
              <w:jc w:val="right"/>
              <w:rPr>
                <w:rFonts w:ascii="Calibri" w:eastAsia="Times New Roman" w:hAnsi="Calibri" w:cs="Calibri"/>
                <w:color w:val="000000"/>
              </w:rPr>
            </w:pPr>
            <w:r>
              <w:rPr>
                <w:rFonts w:ascii="Calibri" w:eastAsia="Times New Roman" w:hAnsi="Calibri" w:cs="Calibri"/>
                <w:color w:val="000000"/>
              </w:rPr>
              <w:t>SE</w:t>
            </w:r>
          </w:p>
        </w:tc>
        <w:tc>
          <w:tcPr>
            <w:tcW w:w="1649" w:type="dxa"/>
            <w:tcBorders>
              <w:top w:val="single" w:sz="4" w:space="0" w:color="auto"/>
              <w:bottom w:val="single" w:sz="4" w:space="0" w:color="auto"/>
            </w:tcBorders>
            <w:noWrap/>
            <w:vAlign w:val="center"/>
            <w:hideMark/>
          </w:tcPr>
          <w:p w14:paraId="230972DA" w14:textId="77777777" w:rsidR="00295D0C" w:rsidRPr="00AD71BD" w:rsidRDefault="00295D0C" w:rsidP="00DA14CC">
            <w:pPr>
              <w:jc w:val="right"/>
              <w:rPr>
                <w:rFonts w:ascii="Calibri" w:eastAsia="Times New Roman" w:hAnsi="Calibri" w:cs="Calibri"/>
                <w:color w:val="000000"/>
              </w:rPr>
            </w:pPr>
            <w:r>
              <w:rPr>
                <w:rFonts w:ascii="Calibri" w:eastAsia="Times New Roman" w:hAnsi="Calibri" w:cs="Calibri"/>
                <w:color w:val="000000"/>
              </w:rPr>
              <w:t xml:space="preserve">Test </w:t>
            </w:r>
            <w:r>
              <w:rPr>
                <w:rFonts w:ascii="Calibri" w:eastAsia="Times New Roman" w:hAnsi="Calibri" w:cs="Calibri"/>
                <w:i/>
                <w:iCs/>
                <w:color w:val="000000"/>
              </w:rPr>
              <w:t>R</w:t>
            </w:r>
            <w:r>
              <w:rPr>
                <w:rFonts w:ascii="Calibri" w:eastAsia="Times New Roman" w:hAnsi="Calibri" w:cs="Calibri"/>
                <w:color w:val="000000"/>
                <w:vertAlign w:val="superscript"/>
              </w:rPr>
              <w:t>2</w:t>
            </w:r>
          </w:p>
        </w:tc>
      </w:tr>
      <w:tr w:rsidR="00D34DE3" w:rsidRPr="00AD71BD" w14:paraId="539ABFC1" w14:textId="77777777" w:rsidTr="00DA14CC">
        <w:trPr>
          <w:trHeight w:val="333"/>
        </w:trPr>
        <w:tc>
          <w:tcPr>
            <w:tcW w:w="3228" w:type="dxa"/>
            <w:tcBorders>
              <w:top w:val="single" w:sz="4" w:space="0" w:color="auto"/>
            </w:tcBorders>
            <w:noWrap/>
            <w:hideMark/>
          </w:tcPr>
          <w:p w14:paraId="43353D1C" w14:textId="77777777" w:rsidR="00D34DE3" w:rsidRPr="00AD71BD" w:rsidRDefault="00D34DE3" w:rsidP="00D34DE3">
            <w:pPr>
              <w:spacing w:before="240" w:line="360" w:lineRule="auto"/>
              <w:rPr>
                <w:rFonts w:ascii="Calibri" w:eastAsia="Times New Roman" w:hAnsi="Calibri" w:cs="Calibri"/>
                <w:color w:val="000000"/>
              </w:rPr>
            </w:pPr>
            <w:r>
              <w:rPr>
                <w:rFonts w:ascii="Calibri" w:eastAsia="Times New Roman" w:hAnsi="Calibri" w:cs="Calibri"/>
                <w:color w:val="000000"/>
              </w:rPr>
              <w:t>Predictors + Latent Class</w:t>
            </w:r>
          </w:p>
        </w:tc>
        <w:tc>
          <w:tcPr>
            <w:tcW w:w="1627" w:type="dxa"/>
            <w:tcBorders>
              <w:top w:val="single" w:sz="4" w:space="0" w:color="auto"/>
            </w:tcBorders>
            <w:noWrap/>
            <w:vAlign w:val="bottom"/>
            <w:hideMark/>
          </w:tcPr>
          <w:p w14:paraId="6C76304A" w14:textId="0B8F87C7" w:rsidR="00D34DE3" w:rsidRPr="00AD71BD" w:rsidRDefault="00D34DE3" w:rsidP="00D34DE3">
            <w:pPr>
              <w:spacing w:before="240" w:line="360" w:lineRule="auto"/>
              <w:jc w:val="right"/>
              <w:rPr>
                <w:rFonts w:ascii="Calibri" w:eastAsia="Times New Roman" w:hAnsi="Calibri" w:cs="Calibri"/>
                <w:color w:val="000000"/>
              </w:rPr>
            </w:pPr>
            <w:r>
              <w:rPr>
                <w:rFonts w:ascii="Calibri" w:hAnsi="Calibri" w:cs="Calibri"/>
                <w:color w:val="000000"/>
              </w:rPr>
              <w:t>0.270</w:t>
            </w:r>
          </w:p>
        </w:tc>
        <w:tc>
          <w:tcPr>
            <w:tcW w:w="804" w:type="dxa"/>
            <w:tcBorders>
              <w:top w:val="single" w:sz="4" w:space="0" w:color="auto"/>
            </w:tcBorders>
            <w:noWrap/>
            <w:vAlign w:val="bottom"/>
            <w:hideMark/>
          </w:tcPr>
          <w:p w14:paraId="0D276DEA" w14:textId="0D40A109" w:rsidR="00D34DE3" w:rsidRPr="00AD71BD" w:rsidRDefault="00D34DE3" w:rsidP="00D34DE3">
            <w:pPr>
              <w:spacing w:before="240" w:line="360" w:lineRule="auto"/>
              <w:jc w:val="right"/>
              <w:rPr>
                <w:rFonts w:ascii="Calibri" w:eastAsia="Times New Roman" w:hAnsi="Calibri" w:cs="Calibri"/>
                <w:color w:val="000000"/>
              </w:rPr>
            </w:pPr>
            <w:r>
              <w:rPr>
                <w:rFonts w:ascii="Calibri" w:hAnsi="Calibri" w:cs="Calibri"/>
                <w:color w:val="000000"/>
              </w:rPr>
              <w:t>0.003</w:t>
            </w:r>
          </w:p>
        </w:tc>
        <w:tc>
          <w:tcPr>
            <w:tcW w:w="1649" w:type="dxa"/>
            <w:tcBorders>
              <w:top w:val="single" w:sz="4" w:space="0" w:color="auto"/>
            </w:tcBorders>
            <w:noWrap/>
            <w:vAlign w:val="bottom"/>
            <w:hideMark/>
          </w:tcPr>
          <w:p w14:paraId="3CB05431" w14:textId="75E9E7D6" w:rsidR="00D34DE3" w:rsidRPr="00AD71BD" w:rsidRDefault="00D34DE3" w:rsidP="00D34DE3">
            <w:pPr>
              <w:spacing w:before="240" w:line="360" w:lineRule="auto"/>
              <w:jc w:val="right"/>
              <w:rPr>
                <w:rFonts w:ascii="Calibri" w:eastAsia="Times New Roman" w:hAnsi="Calibri" w:cs="Calibri"/>
                <w:color w:val="000000"/>
              </w:rPr>
            </w:pPr>
            <w:r>
              <w:rPr>
                <w:rFonts w:ascii="Calibri" w:hAnsi="Calibri" w:cs="Calibri"/>
                <w:color w:val="000000"/>
              </w:rPr>
              <w:t>0.238</w:t>
            </w:r>
          </w:p>
        </w:tc>
      </w:tr>
      <w:tr w:rsidR="00D34DE3" w:rsidRPr="00AD71BD" w14:paraId="285FD65B" w14:textId="77777777" w:rsidTr="00DA14CC">
        <w:trPr>
          <w:trHeight w:val="333"/>
        </w:trPr>
        <w:tc>
          <w:tcPr>
            <w:tcW w:w="3228" w:type="dxa"/>
            <w:noWrap/>
            <w:hideMark/>
          </w:tcPr>
          <w:p w14:paraId="72BB34CA" w14:textId="77777777" w:rsidR="00D34DE3" w:rsidRPr="00AD71BD" w:rsidRDefault="00D34DE3" w:rsidP="00D34DE3">
            <w:pPr>
              <w:spacing w:line="360" w:lineRule="auto"/>
              <w:rPr>
                <w:rFonts w:ascii="Calibri" w:eastAsia="Times New Roman" w:hAnsi="Calibri" w:cs="Calibri"/>
                <w:color w:val="000000"/>
              </w:rPr>
            </w:pPr>
            <w:r>
              <w:rPr>
                <w:rFonts w:ascii="Calibri" w:eastAsia="Times New Roman" w:hAnsi="Calibri" w:cs="Calibri"/>
                <w:color w:val="000000"/>
              </w:rPr>
              <w:t>Predictors Alone</w:t>
            </w:r>
          </w:p>
        </w:tc>
        <w:tc>
          <w:tcPr>
            <w:tcW w:w="1627" w:type="dxa"/>
            <w:noWrap/>
            <w:vAlign w:val="bottom"/>
            <w:hideMark/>
          </w:tcPr>
          <w:p w14:paraId="12E515E2" w14:textId="41B0012E"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207</w:t>
            </w:r>
          </w:p>
        </w:tc>
        <w:tc>
          <w:tcPr>
            <w:tcW w:w="804" w:type="dxa"/>
            <w:noWrap/>
            <w:vAlign w:val="bottom"/>
            <w:hideMark/>
          </w:tcPr>
          <w:p w14:paraId="7985332C" w14:textId="23BD32E5"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005</w:t>
            </w:r>
          </w:p>
        </w:tc>
        <w:tc>
          <w:tcPr>
            <w:tcW w:w="1649" w:type="dxa"/>
            <w:noWrap/>
            <w:vAlign w:val="bottom"/>
            <w:hideMark/>
          </w:tcPr>
          <w:p w14:paraId="06092868" w14:textId="47842A74"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162</w:t>
            </w:r>
          </w:p>
        </w:tc>
      </w:tr>
      <w:tr w:rsidR="00D34DE3" w:rsidRPr="00AD71BD" w14:paraId="420C3695" w14:textId="77777777" w:rsidTr="00DA14CC">
        <w:trPr>
          <w:trHeight w:val="333"/>
        </w:trPr>
        <w:tc>
          <w:tcPr>
            <w:tcW w:w="3228" w:type="dxa"/>
            <w:noWrap/>
            <w:hideMark/>
          </w:tcPr>
          <w:p w14:paraId="7FAF19DA" w14:textId="77777777" w:rsidR="00D34DE3" w:rsidRPr="00AD71BD" w:rsidRDefault="00D34DE3" w:rsidP="00D34DE3">
            <w:pPr>
              <w:spacing w:line="360" w:lineRule="auto"/>
              <w:rPr>
                <w:rFonts w:ascii="Calibri" w:eastAsia="Times New Roman" w:hAnsi="Calibri" w:cs="Calibri"/>
                <w:color w:val="000000"/>
              </w:rPr>
            </w:pPr>
            <w:r>
              <w:rPr>
                <w:rFonts w:ascii="Calibri" w:eastAsia="Times New Roman" w:hAnsi="Calibri" w:cs="Calibri"/>
                <w:color w:val="000000"/>
              </w:rPr>
              <w:t>Predictors w/in Class 1 Alone</w:t>
            </w:r>
          </w:p>
        </w:tc>
        <w:tc>
          <w:tcPr>
            <w:tcW w:w="1627" w:type="dxa"/>
            <w:noWrap/>
            <w:vAlign w:val="bottom"/>
            <w:hideMark/>
          </w:tcPr>
          <w:p w14:paraId="7B7FB442" w14:textId="045144E1"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136</w:t>
            </w:r>
          </w:p>
        </w:tc>
        <w:tc>
          <w:tcPr>
            <w:tcW w:w="804" w:type="dxa"/>
            <w:noWrap/>
            <w:vAlign w:val="bottom"/>
            <w:hideMark/>
          </w:tcPr>
          <w:p w14:paraId="6D332FC0" w14:textId="7DBF53AF"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016</w:t>
            </w:r>
          </w:p>
        </w:tc>
        <w:tc>
          <w:tcPr>
            <w:tcW w:w="1649" w:type="dxa"/>
            <w:noWrap/>
            <w:vAlign w:val="bottom"/>
            <w:hideMark/>
          </w:tcPr>
          <w:p w14:paraId="5FBBC89E" w14:textId="0471586F"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003</w:t>
            </w:r>
          </w:p>
        </w:tc>
      </w:tr>
      <w:tr w:rsidR="00D34DE3" w:rsidRPr="00AD71BD" w14:paraId="44F0194F" w14:textId="77777777" w:rsidTr="00DA14CC">
        <w:trPr>
          <w:trHeight w:val="333"/>
        </w:trPr>
        <w:tc>
          <w:tcPr>
            <w:tcW w:w="3228" w:type="dxa"/>
            <w:noWrap/>
            <w:hideMark/>
          </w:tcPr>
          <w:p w14:paraId="6996BC28" w14:textId="77777777" w:rsidR="00D34DE3" w:rsidRPr="00AD71BD" w:rsidRDefault="00D34DE3" w:rsidP="00D34DE3">
            <w:pPr>
              <w:spacing w:line="360" w:lineRule="auto"/>
              <w:rPr>
                <w:rFonts w:ascii="Calibri" w:eastAsia="Times New Roman" w:hAnsi="Calibri" w:cs="Calibri"/>
                <w:color w:val="000000"/>
              </w:rPr>
            </w:pPr>
            <w:r>
              <w:rPr>
                <w:rFonts w:ascii="Calibri" w:eastAsia="Times New Roman" w:hAnsi="Calibri" w:cs="Calibri"/>
                <w:color w:val="000000"/>
              </w:rPr>
              <w:t>Predictors w/in Class 2 Alone</w:t>
            </w:r>
          </w:p>
        </w:tc>
        <w:tc>
          <w:tcPr>
            <w:tcW w:w="1627" w:type="dxa"/>
            <w:noWrap/>
            <w:vAlign w:val="bottom"/>
            <w:hideMark/>
          </w:tcPr>
          <w:p w14:paraId="56BD360D" w14:textId="327F4E21"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276</w:t>
            </w:r>
          </w:p>
        </w:tc>
        <w:tc>
          <w:tcPr>
            <w:tcW w:w="804" w:type="dxa"/>
            <w:noWrap/>
            <w:vAlign w:val="bottom"/>
            <w:hideMark/>
          </w:tcPr>
          <w:p w14:paraId="33CF83AA" w14:textId="66B7918F"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013</w:t>
            </w:r>
          </w:p>
        </w:tc>
        <w:tc>
          <w:tcPr>
            <w:tcW w:w="1649" w:type="dxa"/>
            <w:noWrap/>
            <w:vAlign w:val="bottom"/>
            <w:hideMark/>
          </w:tcPr>
          <w:p w14:paraId="3AFADCA9" w14:textId="21BDEAC7"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257</w:t>
            </w:r>
          </w:p>
        </w:tc>
      </w:tr>
      <w:tr w:rsidR="00D34DE3" w:rsidRPr="00AD71BD" w14:paraId="2D59A476" w14:textId="77777777" w:rsidTr="00DA14CC">
        <w:trPr>
          <w:trHeight w:val="333"/>
        </w:trPr>
        <w:tc>
          <w:tcPr>
            <w:tcW w:w="3228" w:type="dxa"/>
            <w:tcBorders>
              <w:bottom w:val="single" w:sz="4" w:space="0" w:color="auto"/>
            </w:tcBorders>
            <w:noWrap/>
            <w:hideMark/>
          </w:tcPr>
          <w:p w14:paraId="4A07C457" w14:textId="77777777" w:rsidR="00D34DE3" w:rsidRPr="00AD71BD" w:rsidRDefault="00D34DE3" w:rsidP="00D34DE3">
            <w:pPr>
              <w:spacing w:line="360" w:lineRule="auto"/>
              <w:rPr>
                <w:rFonts w:ascii="Calibri" w:eastAsia="Times New Roman" w:hAnsi="Calibri" w:cs="Calibri"/>
                <w:color w:val="000000"/>
              </w:rPr>
            </w:pPr>
            <w:r>
              <w:rPr>
                <w:rFonts w:ascii="Calibri" w:eastAsia="Times New Roman" w:hAnsi="Calibri" w:cs="Calibri"/>
                <w:color w:val="000000"/>
              </w:rPr>
              <w:t>Predictors w/in Class 3 Alone</w:t>
            </w:r>
          </w:p>
        </w:tc>
        <w:tc>
          <w:tcPr>
            <w:tcW w:w="1627" w:type="dxa"/>
            <w:tcBorders>
              <w:bottom w:val="single" w:sz="4" w:space="0" w:color="auto"/>
            </w:tcBorders>
            <w:noWrap/>
            <w:vAlign w:val="bottom"/>
            <w:hideMark/>
          </w:tcPr>
          <w:p w14:paraId="270412E0" w14:textId="6CF425E6"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262</w:t>
            </w:r>
          </w:p>
        </w:tc>
        <w:tc>
          <w:tcPr>
            <w:tcW w:w="804" w:type="dxa"/>
            <w:tcBorders>
              <w:bottom w:val="single" w:sz="4" w:space="0" w:color="auto"/>
            </w:tcBorders>
            <w:noWrap/>
            <w:vAlign w:val="bottom"/>
            <w:hideMark/>
          </w:tcPr>
          <w:p w14:paraId="6254E9F9" w14:textId="6C2596E1"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009</w:t>
            </w:r>
          </w:p>
        </w:tc>
        <w:tc>
          <w:tcPr>
            <w:tcW w:w="1649" w:type="dxa"/>
            <w:tcBorders>
              <w:bottom w:val="single" w:sz="4" w:space="0" w:color="auto"/>
            </w:tcBorders>
            <w:noWrap/>
            <w:vAlign w:val="bottom"/>
            <w:hideMark/>
          </w:tcPr>
          <w:p w14:paraId="6EA0E40C" w14:textId="15196CA5"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019</w:t>
            </w:r>
          </w:p>
        </w:tc>
      </w:tr>
    </w:tbl>
    <w:p w14:paraId="6306FF55" w14:textId="77777777" w:rsidR="00295D0C" w:rsidRDefault="00295D0C" w:rsidP="00295D0C"/>
    <w:p w14:paraId="6C51EF6D" w14:textId="1E5B085C" w:rsidR="00A8215D" w:rsidRDefault="00A8215D" w:rsidP="00A8215D"/>
    <w:p w14:paraId="255C6A4B" w14:textId="656693EA" w:rsidR="00A8215D" w:rsidRDefault="00A8215D" w:rsidP="00A8215D"/>
    <w:p w14:paraId="54BDB67F" w14:textId="77777777" w:rsidR="00295D0C" w:rsidRDefault="00295D0C" w:rsidP="00295D0C">
      <w:pPr>
        <w:pStyle w:val="Caption"/>
        <w:keepNext/>
      </w:pPr>
      <w:r>
        <w:t xml:space="preserve">Table </w:t>
      </w:r>
      <w:fldSimple w:instr=" SEQ Table \* ARABIC ">
        <w:r>
          <w:rPr>
            <w:noProof/>
          </w:rPr>
          <w:t>5</w:t>
        </w:r>
      </w:fldSimple>
      <w:r>
        <w:t xml:space="preserve"> </w:t>
      </w:r>
      <w:proofErr w:type="gramStart"/>
      <w:r>
        <w:t>Post-hoc</w:t>
      </w:r>
      <w:proofErr w:type="gramEnd"/>
      <w:r>
        <w:t xml:space="preserve"> quit smoking classification from 1-year follow-up CO prediction using elastic net regression model. CO values &lt;= 11ppm were considered indicative of smoking cess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1080"/>
        <w:gridCol w:w="1185"/>
        <w:gridCol w:w="1185"/>
        <w:gridCol w:w="1185"/>
        <w:gridCol w:w="1185"/>
        <w:gridCol w:w="1185"/>
        <w:gridCol w:w="1185"/>
      </w:tblGrid>
      <w:tr w:rsidR="00295D0C" w14:paraId="3B4CD5C0" w14:textId="77777777" w:rsidTr="00DA14CC">
        <w:tc>
          <w:tcPr>
            <w:tcW w:w="625" w:type="pct"/>
            <w:tcBorders>
              <w:top w:val="single" w:sz="4" w:space="0" w:color="auto"/>
            </w:tcBorders>
          </w:tcPr>
          <w:p w14:paraId="0D0F06F3" w14:textId="77777777" w:rsidR="00295D0C" w:rsidRDefault="00295D0C" w:rsidP="00DA14CC"/>
        </w:tc>
        <w:tc>
          <w:tcPr>
            <w:tcW w:w="577" w:type="pct"/>
            <w:tcBorders>
              <w:top w:val="single" w:sz="4" w:space="0" w:color="auto"/>
            </w:tcBorders>
          </w:tcPr>
          <w:p w14:paraId="148A3F78" w14:textId="77777777" w:rsidR="00295D0C" w:rsidRDefault="00295D0C" w:rsidP="00DA14CC"/>
        </w:tc>
        <w:tc>
          <w:tcPr>
            <w:tcW w:w="1266" w:type="pct"/>
            <w:gridSpan w:val="2"/>
            <w:tcBorders>
              <w:top w:val="single" w:sz="4" w:space="0" w:color="auto"/>
            </w:tcBorders>
            <w:vAlign w:val="center"/>
          </w:tcPr>
          <w:p w14:paraId="16B191FF" w14:textId="77777777" w:rsidR="00295D0C" w:rsidRDefault="00295D0C" w:rsidP="00DA14CC">
            <w:pPr>
              <w:jc w:val="center"/>
            </w:pPr>
            <w:r>
              <w:t>Class 1</w:t>
            </w:r>
          </w:p>
        </w:tc>
        <w:tc>
          <w:tcPr>
            <w:tcW w:w="1266" w:type="pct"/>
            <w:gridSpan w:val="2"/>
            <w:tcBorders>
              <w:top w:val="single" w:sz="4" w:space="0" w:color="auto"/>
            </w:tcBorders>
          </w:tcPr>
          <w:p w14:paraId="353AAE57" w14:textId="77777777" w:rsidR="00295D0C" w:rsidRDefault="00295D0C" w:rsidP="00DA14CC">
            <w:pPr>
              <w:jc w:val="center"/>
            </w:pPr>
            <w:r>
              <w:t>Class 2</w:t>
            </w:r>
          </w:p>
        </w:tc>
        <w:tc>
          <w:tcPr>
            <w:tcW w:w="1266" w:type="pct"/>
            <w:gridSpan w:val="2"/>
            <w:tcBorders>
              <w:top w:val="single" w:sz="4" w:space="0" w:color="auto"/>
            </w:tcBorders>
          </w:tcPr>
          <w:p w14:paraId="273F1D1E" w14:textId="77777777" w:rsidR="00295D0C" w:rsidRDefault="00295D0C" w:rsidP="00DA14CC">
            <w:pPr>
              <w:jc w:val="center"/>
            </w:pPr>
            <w:r>
              <w:t>Class 3</w:t>
            </w:r>
          </w:p>
        </w:tc>
      </w:tr>
      <w:tr w:rsidR="00295D0C" w14:paraId="63F78AFD" w14:textId="77777777" w:rsidTr="00DA14CC">
        <w:tc>
          <w:tcPr>
            <w:tcW w:w="625" w:type="pct"/>
          </w:tcPr>
          <w:p w14:paraId="0DB0F607" w14:textId="77777777" w:rsidR="00295D0C" w:rsidRPr="003B4E93" w:rsidRDefault="00295D0C" w:rsidP="00DA14CC">
            <w:pPr>
              <w:rPr>
                <w:i/>
                <w:iCs/>
              </w:rPr>
            </w:pPr>
          </w:p>
        </w:tc>
        <w:tc>
          <w:tcPr>
            <w:tcW w:w="577" w:type="pct"/>
          </w:tcPr>
          <w:p w14:paraId="58DB24C3" w14:textId="77777777" w:rsidR="00295D0C" w:rsidRPr="003B4E93" w:rsidRDefault="00295D0C" w:rsidP="00DA14CC">
            <w:pPr>
              <w:rPr>
                <w:i/>
                <w:iCs/>
              </w:rPr>
            </w:pPr>
          </w:p>
        </w:tc>
        <w:tc>
          <w:tcPr>
            <w:tcW w:w="1266" w:type="pct"/>
            <w:gridSpan w:val="2"/>
            <w:vAlign w:val="center"/>
          </w:tcPr>
          <w:p w14:paraId="6A1E2BD9" w14:textId="77777777" w:rsidR="00295D0C" w:rsidRPr="003B4E93" w:rsidRDefault="00295D0C" w:rsidP="00DA14CC">
            <w:pPr>
              <w:jc w:val="center"/>
              <w:rPr>
                <w:i/>
                <w:iCs/>
              </w:rPr>
            </w:pPr>
            <w:r w:rsidRPr="003B4E93">
              <w:rPr>
                <w:i/>
                <w:iCs/>
              </w:rPr>
              <w:t>Actual</w:t>
            </w:r>
          </w:p>
        </w:tc>
        <w:tc>
          <w:tcPr>
            <w:tcW w:w="1266" w:type="pct"/>
            <w:gridSpan w:val="2"/>
          </w:tcPr>
          <w:p w14:paraId="228509F6" w14:textId="77777777" w:rsidR="00295D0C" w:rsidRPr="003B4E93" w:rsidRDefault="00295D0C" w:rsidP="00DA14CC">
            <w:pPr>
              <w:jc w:val="center"/>
              <w:rPr>
                <w:i/>
                <w:iCs/>
              </w:rPr>
            </w:pPr>
            <w:r w:rsidRPr="003B4E93">
              <w:rPr>
                <w:i/>
                <w:iCs/>
              </w:rPr>
              <w:t>Actual</w:t>
            </w:r>
          </w:p>
        </w:tc>
        <w:tc>
          <w:tcPr>
            <w:tcW w:w="1266" w:type="pct"/>
            <w:gridSpan w:val="2"/>
          </w:tcPr>
          <w:p w14:paraId="64DBEBF2" w14:textId="77777777" w:rsidR="00295D0C" w:rsidRPr="003B4E93" w:rsidRDefault="00295D0C" w:rsidP="00DA14CC">
            <w:pPr>
              <w:jc w:val="center"/>
              <w:rPr>
                <w:i/>
                <w:iCs/>
              </w:rPr>
            </w:pPr>
            <w:r w:rsidRPr="003B4E93">
              <w:rPr>
                <w:i/>
                <w:iCs/>
              </w:rPr>
              <w:t>Actual</w:t>
            </w:r>
          </w:p>
        </w:tc>
      </w:tr>
      <w:tr w:rsidR="00295D0C" w14:paraId="79D9507B" w14:textId="77777777" w:rsidTr="00DA14CC">
        <w:tc>
          <w:tcPr>
            <w:tcW w:w="625" w:type="pct"/>
            <w:tcBorders>
              <w:bottom w:val="single" w:sz="4" w:space="0" w:color="auto"/>
            </w:tcBorders>
          </w:tcPr>
          <w:p w14:paraId="2A9BF137" w14:textId="77777777" w:rsidR="00295D0C" w:rsidRDefault="00295D0C" w:rsidP="00DA14CC">
            <w:pPr>
              <w:jc w:val="right"/>
            </w:pPr>
          </w:p>
        </w:tc>
        <w:tc>
          <w:tcPr>
            <w:tcW w:w="577" w:type="pct"/>
            <w:tcBorders>
              <w:bottom w:val="single" w:sz="4" w:space="0" w:color="auto"/>
            </w:tcBorders>
            <w:vAlign w:val="center"/>
          </w:tcPr>
          <w:p w14:paraId="3B8194A3" w14:textId="77777777" w:rsidR="00295D0C" w:rsidRDefault="00295D0C" w:rsidP="00DA14CC">
            <w:pPr>
              <w:jc w:val="right"/>
            </w:pPr>
          </w:p>
        </w:tc>
        <w:tc>
          <w:tcPr>
            <w:tcW w:w="633" w:type="pct"/>
            <w:tcBorders>
              <w:bottom w:val="single" w:sz="4" w:space="0" w:color="auto"/>
            </w:tcBorders>
            <w:vAlign w:val="center"/>
          </w:tcPr>
          <w:p w14:paraId="752FF9E4" w14:textId="77777777" w:rsidR="00295D0C" w:rsidRDefault="00295D0C" w:rsidP="00DA14CC">
            <w:pPr>
              <w:jc w:val="center"/>
            </w:pPr>
            <w:r>
              <w:t>Not Quit</w:t>
            </w:r>
          </w:p>
        </w:tc>
        <w:tc>
          <w:tcPr>
            <w:tcW w:w="633" w:type="pct"/>
            <w:tcBorders>
              <w:bottom w:val="single" w:sz="4" w:space="0" w:color="auto"/>
            </w:tcBorders>
            <w:vAlign w:val="center"/>
          </w:tcPr>
          <w:p w14:paraId="4C92A75F" w14:textId="77777777" w:rsidR="00295D0C" w:rsidRDefault="00295D0C" w:rsidP="00DA14CC">
            <w:pPr>
              <w:jc w:val="center"/>
            </w:pPr>
            <w:r>
              <w:t>Quit</w:t>
            </w:r>
          </w:p>
        </w:tc>
        <w:tc>
          <w:tcPr>
            <w:tcW w:w="633" w:type="pct"/>
            <w:tcBorders>
              <w:bottom w:val="single" w:sz="4" w:space="0" w:color="auto"/>
            </w:tcBorders>
            <w:vAlign w:val="center"/>
          </w:tcPr>
          <w:p w14:paraId="312BD7FB" w14:textId="77777777" w:rsidR="00295D0C" w:rsidRDefault="00295D0C" w:rsidP="00DA14CC">
            <w:pPr>
              <w:jc w:val="center"/>
            </w:pPr>
            <w:r>
              <w:t>Not Quit</w:t>
            </w:r>
          </w:p>
        </w:tc>
        <w:tc>
          <w:tcPr>
            <w:tcW w:w="633" w:type="pct"/>
            <w:tcBorders>
              <w:bottom w:val="single" w:sz="4" w:space="0" w:color="auto"/>
            </w:tcBorders>
            <w:vAlign w:val="center"/>
          </w:tcPr>
          <w:p w14:paraId="7A09844F" w14:textId="77777777" w:rsidR="00295D0C" w:rsidRDefault="00295D0C" w:rsidP="00DA14CC">
            <w:pPr>
              <w:jc w:val="center"/>
            </w:pPr>
            <w:r>
              <w:t>Quit</w:t>
            </w:r>
          </w:p>
        </w:tc>
        <w:tc>
          <w:tcPr>
            <w:tcW w:w="633" w:type="pct"/>
            <w:tcBorders>
              <w:bottom w:val="single" w:sz="4" w:space="0" w:color="auto"/>
            </w:tcBorders>
            <w:vAlign w:val="center"/>
          </w:tcPr>
          <w:p w14:paraId="5A25B984" w14:textId="77777777" w:rsidR="00295D0C" w:rsidRDefault="00295D0C" w:rsidP="00DA14CC">
            <w:pPr>
              <w:jc w:val="center"/>
            </w:pPr>
            <w:r>
              <w:t>Not Quit</w:t>
            </w:r>
          </w:p>
        </w:tc>
        <w:tc>
          <w:tcPr>
            <w:tcW w:w="633" w:type="pct"/>
            <w:tcBorders>
              <w:bottom w:val="single" w:sz="4" w:space="0" w:color="auto"/>
            </w:tcBorders>
            <w:vAlign w:val="center"/>
          </w:tcPr>
          <w:p w14:paraId="744AEFAA" w14:textId="77777777" w:rsidR="00295D0C" w:rsidRDefault="00295D0C" w:rsidP="00DA14CC">
            <w:pPr>
              <w:jc w:val="center"/>
            </w:pPr>
            <w:r>
              <w:t>Quit</w:t>
            </w:r>
          </w:p>
        </w:tc>
      </w:tr>
      <w:tr w:rsidR="00295D0C" w14:paraId="1120FBA9" w14:textId="77777777" w:rsidTr="00DA14CC">
        <w:tc>
          <w:tcPr>
            <w:tcW w:w="625" w:type="pct"/>
            <w:tcBorders>
              <w:top w:val="single" w:sz="4" w:space="0" w:color="auto"/>
            </w:tcBorders>
          </w:tcPr>
          <w:p w14:paraId="20F1651D" w14:textId="77777777" w:rsidR="00295D0C" w:rsidRPr="003B4E93" w:rsidRDefault="00295D0C" w:rsidP="00DA14CC">
            <w:pPr>
              <w:spacing w:before="240" w:line="360" w:lineRule="auto"/>
              <w:rPr>
                <w:i/>
                <w:iCs/>
              </w:rPr>
            </w:pPr>
            <w:r w:rsidRPr="003B4E93">
              <w:rPr>
                <w:i/>
                <w:iCs/>
              </w:rPr>
              <w:t>Predicted</w:t>
            </w:r>
          </w:p>
        </w:tc>
        <w:tc>
          <w:tcPr>
            <w:tcW w:w="577" w:type="pct"/>
            <w:tcBorders>
              <w:top w:val="single" w:sz="4" w:space="0" w:color="auto"/>
            </w:tcBorders>
          </w:tcPr>
          <w:p w14:paraId="67C0C8B3" w14:textId="77777777" w:rsidR="00295D0C" w:rsidRDefault="00295D0C" w:rsidP="00DA14CC">
            <w:pPr>
              <w:spacing w:before="240" w:line="360" w:lineRule="auto"/>
            </w:pPr>
            <w:r>
              <w:t>Not Quit</w:t>
            </w:r>
          </w:p>
        </w:tc>
        <w:tc>
          <w:tcPr>
            <w:tcW w:w="633" w:type="pct"/>
            <w:tcBorders>
              <w:top w:val="single" w:sz="4" w:space="0" w:color="auto"/>
            </w:tcBorders>
            <w:shd w:val="clear" w:color="auto" w:fill="FFFFFF" w:themeFill="background1"/>
            <w:vAlign w:val="center"/>
          </w:tcPr>
          <w:p w14:paraId="69E05996" w14:textId="77777777" w:rsidR="00295D0C" w:rsidRDefault="00295D0C" w:rsidP="00DA14CC">
            <w:pPr>
              <w:spacing w:before="240" w:line="360" w:lineRule="auto"/>
              <w:jc w:val="center"/>
            </w:pPr>
            <w:r>
              <w:t>6</w:t>
            </w:r>
          </w:p>
        </w:tc>
        <w:tc>
          <w:tcPr>
            <w:tcW w:w="633" w:type="pct"/>
            <w:tcBorders>
              <w:top w:val="single" w:sz="4" w:space="0" w:color="auto"/>
            </w:tcBorders>
            <w:shd w:val="clear" w:color="auto" w:fill="FFFFFF" w:themeFill="background1"/>
            <w:vAlign w:val="center"/>
          </w:tcPr>
          <w:p w14:paraId="5ED9B22C" w14:textId="77777777" w:rsidR="00295D0C" w:rsidRDefault="00295D0C" w:rsidP="00DA14CC">
            <w:pPr>
              <w:spacing w:before="240" w:line="360" w:lineRule="auto"/>
              <w:jc w:val="center"/>
            </w:pPr>
            <w:r>
              <w:t>7</w:t>
            </w:r>
          </w:p>
        </w:tc>
        <w:tc>
          <w:tcPr>
            <w:tcW w:w="633" w:type="pct"/>
            <w:tcBorders>
              <w:top w:val="single" w:sz="4" w:space="0" w:color="auto"/>
            </w:tcBorders>
            <w:shd w:val="clear" w:color="auto" w:fill="FFFFFF" w:themeFill="background1"/>
            <w:vAlign w:val="center"/>
          </w:tcPr>
          <w:p w14:paraId="6095244A" w14:textId="77777777" w:rsidR="00295D0C" w:rsidRDefault="00295D0C" w:rsidP="00DA14CC">
            <w:pPr>
              <w:spacing w:before="240" w:line="360" w:lineRule="auto"/>
              <w:jc w:val="center"/>
            </w:pPr>
            <w:r>
              <w:t>82</w:t>
            </w:r>
          </w:p>
        </w:tc>
        <w:tc>
          <w:tcPr>
            <w:tcW w:w="633" w:type="pct"/>
            <w:tcBorders>
              <w:top w:val="single" w:sz="4" w:space="0" w:color="auto"/>
            </w:tcBorders>
            <w:shd w:val="clear" w:color="auto" w:fill="FFFFFF" w:themeFill="background1"/>
            <w:vAlign w:val="center"/>
          </w:tcPr>
          <w:p w14:paraId="549E10B6" w14:textId="77777777" w:rsidR="00295D0C" w:rsidRDefault="00295D0C" w:rsidP="00DA14CC">
            <w:pPr>
              <w:spacing w:before="240" w:line="360" w:lineRule="auto"/>
              <w:jc w:val="center"/>
            </w:pPr>
            <w:r>
              <w:t>20</w:t>
            </w:r>
          </w:p>
        </w:tc>
        <w:tc>
          <w:tcPr>
            <w:tcW w:w="633" w:type="pct"/>
            <w:tcBorders>
              <w:top w:val="single" w:sz="4" w:space="0" w:color="auto"/>
            </w:tcBorders>
            <w:shd w:val="clear" w:color="auto" w:fill="FFFFFF" w:themeFill="background1"/>
            <w:vAlign w:val="center"/>
          </w:tcPr>
          <w:p w14:paraId="4EF3EA30" w14:textId="77777777" w:rsidR="00295D0C" w:rsidRDefault="00295D0C" w:rsidP="00DA14CC">
            <w:pPr>
              <w:spacing w:before="240" w:line="360" w:lineRule="auto"/>
              <w:jc w:val="center"/>
            </w:pPr>
            <w:r>
              <w:t>42</w:t>
            </w:r>
          </w:p>
        </w:tc>
        <w:tc>
          <w:tcPr>
            <w:tcW w:w="633" w:type="pct"/>
            <w:tcBorders>
              <w:top w:val="single" w:sz="4" w:space="0" w:color="auto"/>
            </w:tcBorders>
            <w:shd w:val="clear" w:color="auto" w:fill="FFFFFF" w:themeFill="background1"/>
            <w:vAlign w:val="center"/>
          </w:tcPr>
          <w:p w14:paraId="7E6C05A1" w14:textId="77777777" w:rsidR="00295D0C" w:rsidRDefault="00295D0C" w:rsidP="00DA14CC">
            <w:pPr>
              <w:spacing w:before="240" w:line="360" w:lineRule="auto"/>
              <w:jc w:val="center"/>
            </w:pPr>
            <w:r>
              <w:t>5</w:t>
            </w:r>
          </w:p>
        </w:tc>
      </w:tr>
      <w:tr w:rsidR="00295D0C" w14:paraId="4F8DFB89" w14:textId="77777777" w:rsidTr="00DA14CC">
        <w:tc>
          <w:tcPr>
            <w:tcW w:w="625" w:type="pct"/>
          </w:tcPr>
          <w:p w14:paraId="396333C6" w14:textId="77777777" w:rsidR="00295D0C" w:rsidRDefault="00295D0C" w:rsidP="00DA14CC">
            <w:pPr>
              <w:spacing w:line="360" w:lineRule="auto"/>
            </w:pPr>
          </w:p>
        </w:tc>
        <w:tc>
          <w:tcPr>
            <w:tcW w:w="577" w:type="pct"/>
          </w:tcPr>
          <w:p w14:paraId="2DC6014E" w14:textId="77777777" w:rsidR="00295D0C" w:rsidRDefault="00295D0C" w:rsidP="00DA14CC">
            <w:pPr>
              <w:spacing w:line="360" w:lineRule="auto"/>
            </w:pPr>
            <w:r>
              <w:t>Quit</w:t>
            </w:r>
          </w:p>
        </w:tc>
        <w:tc>
          <w:tcPr>
            <w:tcW w:w="633" w:type="pct"/>
            <w:shd w:val="clear" w:color="auto" w:fill="FFFFFF" w:themeFill="background1"/>
            <w:vAlign w:val="center"/>
          </w:tcPr>
          <w:p w14:paraId="202CE707" w14:textId="77777777" w:rsidR="00295D0C" w:rsidRDefault="00295D0C" w:rsidP="00DA14CC">
            <w:pPr>
              <w:spacing w:line="360" w:lineRule="auto"/>
              <w:jc w:val="center"/>
            </w:pPr>
            <w:r>
              <w:t>3</w:t>
            </w:r>
          </w:p>
        </w:tc>
        <w:tc>
          <w:tcPr>
            <w:tcW w:w="633" w:type="pct"/>
            <w:shd w:val="clear" w:color="auto" w:fill="FFFFFF" w:themeFill="background1"/>
            <w:vAlign w:val="center"/>
          </w:tcPr>
          <w:p w14:paraId="75A7BB46" w14:textId="77777777" w:rsidR="00295D0C" w:rsidRDefault="00295D0C" w:rsidP="00DA14CC">
            <w:pPr>
              <w:spacing w:line="360" w:lineRule="auto"/>
              <w:jc w:val="center"/>
            </w:pPr>
            <w:r>
              <w:t>19</w:t>
            </w:r>
          </w:p>
        </w:tc>
        <w:tc>
          <w:tcPr>
            <w:tcW w:w="633" w:type="pct"/>
            <w:shd w:val="clear" w:color="auto" w:fill="FFFFFF" w:themeFill="background1"/>
            <w:vAlign w:val="center"/>
          </w:tcPr>
          <w:p w14:paraId="3EC8746D" w14:textId="77777777" w:rsidR="00295D0C" w:rsidRDefault="00295D0C" w:rsidP="00DA14CC">
            <w:pPr>
              <w:spacing w:line="360" w:lineRule="auto"/>
              <w:jc w:val="center"/>
            </w:pPr>
            <w:r>
              <w:t>2</w:t>
            </w:r>
          </w:p>
        </w:tc>
        <w:tc>
          <w:tcPr>
            <w:tcW w:w="633" w:type="pct"/>
            <w:shd w:val="clear" w:color="auto" w:fill="FFFFFF" w:themeFill="background1"/>
            <w:vAlign w:val="center"/>
          </w:tcPr>
          <w:p w14:paraId="2B274726" w14:textId="77777777" w:rsidR="00295D0C" w:rsidRDefault="00295D0C" w:rsidP="00DA14CC">
            <w:pPr>
              <w:spacing w:line="360" w:lineRule="auto"/>
              <w:jc w:val="center"/>
            </w:pPr>
            <w:r>
              <w:t>1</w:t>
            </w:r>
          </w:p>
        </w:tc>
        <w:tc>
          <w:tcPr>
            <w:tcW w:w="633" w:type="pct"/>
            <w:shd w:val="clear" w:color="auto" w:fill="FFFFFF" w:themeFill="background1"/>
            <w:vAlign w:val="center"/>
          </w:tcPr>
          <w:p w14:paraId="1CE15692" w14:textId="77777777" w:rsidR="00295D0C" w:rsidRDefault="00295D0C" w:rsidP="00DA14CC">
            <w:pPr>
              <w:spacing w:line="360" w:lineRule="auto"/>
              <w:jc w:val="center"/>
            </w:pPr>
            <w:r>
              <w:t>0</w:t>
            </w:r>
          </w:p>
        </w:tc>
        <w:tc>
          <w:tcPr>
            <w:tcW w:w="633" w:type="pct"/>
            <w:shd w:val="clear" w:color="auto" w:fill="FFFFFF" w:themeFill="background1"/>
            <w:vAlign w:val="center"/>
          </w:tcPr>
          <w:p w14:paraId="0BC2E9BF" w14:textId="77777777" w:rsidR="00295D0C" w:rsidRDefault="00295D0C" w:rsidP="00DA14CC">
            <w:pPr>
              <w:spacing w:line="360" w:lineRule="auto"/>
              <w:jc w:val="center"/>
            </w:pPr>
            <w:r>
              <w:t>0</w:t>
            </w:r>
          </w:p>
        </w:tc>
      </w:tr>
      <w:tr w:rsidR="00295D0C" w14:paraId="3852F9CA" w14:textId="77777777" w:rsidTr="00DA14CC">
        <w:tc>
          <w:tcPr>
            <w:tcW w:w="625" w:type="pct"/>
            <w:tcBorders>
              <w:bottom w:val="single" w:sz="4" w:space="0" w:color="auto"/>
            </w:tcBorders>
          </w:tcPr>
          <w:p w14:paraId="14F7849F" w14:textId="77777777" w:rsidR="00295D0C" w:rsidRPr="00825D01" w:rsidRDefault="00295D0C" w:rsidP="00DA14CC">
            <w:pPr>
              <w:spacing w:line="360" w:lineRule="auto"/>
            </w:pPr>
            <w:r>
              <w:rPr>
                <w:b/>
                <w:bCs/>
              </w:rPr>
              <w:t>Accuracy</w:t>
            </w:r>
          </w:p>
        </w:tc>
        <w:tc>
          <w:tcPr>
            <w:tcW w:w="577" w:type="pct"/>
            <w:tcBorders>
              <w:bottom w:val="single" w:sz="4" w:space="0" w:color="auto"/>
            </w:tcBorders>
          </w:tcPr>
          <w:p w14:paraId="76A79708" w14:textId="77777777" w:rsidR="00295D0C" w:rsidRDefault="00295D0C" w:rsidP="00DA14CC">
            <w:pPr>
              <w:spacing w:line="360" w:lineRule="auto"/>
            </w:pPr>
          </w:p>
        </w:tc>
        <w:tc>
          <w:tcPr>
            <w:tcW w:w="633" w:type="pct"/>
            <w:tcBorders>
              <w:bottom w:val="single" w:sz="4" w:space="0" w:color="auto"/>
            </w:tcBorders>
            <w:shd w:val="clear" w:color="auto" w:fill="FFFFFF" w:themeFill="background1"/>
            <w:vAlign w:val="center"/>
          </w:tcPr>
          <w:p w14:paraId="165A14DB" w14:textId="77777777" w:rsidR="00295D0C" w:rsidRDefault="00295D0C" w:rsidP="00DA14CC">
            <w:pPr>
              <w:spacing w:line="360" w:lineRule="auto"/>
              <w:jc w:val="center"/>
            </w:pPr>
            <w:r>
              <w:t>66.7%</w:t>
            </w:r>
          </w:p>
        </w:tc>
        <w:tc>
          <w:tcPr>
            <w:tcW w:w="633" w:type="pct"/>
            <w:tcBorders>
              <w:bottom w:val="single" w:sz="4" w:space="0" w:color="auto"/>
            </w:tcBorders>
            <w:shd w:val="clear" w:color="auto" w:fill="FFFFFF" w:themeFill="background1"/>
            <w:vAlign w:val="center"/>
          </w:tcPr>
          <w:p w14:paraId="18DECE48" w14:textId="77777777" w:rsidR="00295D0C" w:rsidRDefault="00295D0C" w:rsidP="00DA14CC">
            <w:pPr>
              <w:spacing w:line="360" w:lineRule="auto"/>
              <w:jc w:val="center"/>
            </w:pPr>
            <w:r>
              <w:t>73.1%</w:t>
            </w:r>
          </w:p>
        </w:tc>
        <w:tc>
          <w:tcPr>
            <w:tcW w:w="633" w:type="pct"/>
            <w:tcBorders>
              <w:bottom w:val="single" w:sz="4" w:space="0" w:color="auto"/>
            </w:tcBorders>
            <w:shd w:val="clear" w:color="auto" w:fill="FFFFFF" w:themeFill="background1"/>
            <w:vAlign w:val="center"/>
          </w:tcPr>
          <w:p w14:paraId="369C66E4" w14:textId="77777777" w:rsidR="00295D0C" w:rsidRDefault="00295D0C" w:rsidP="00DA14CC">
            <w:pPr>
              <w:spacing w:line="360" w:lineRule="auto"/>
              <w:jc w:val="center"/>
            </w:pPr>
            <w:r>
              <w:t>97.6%</w:t>
            </w:r>
          </w:p>
        </w:tc>
        <w:tc>
          <w:tcPr>
            <w:tcW w:w="633" w:type="pct"/>
            <w:tcBorders>
              <w:bottom w:val="single" w:sz="4" w:space="0" w:color="auto"/>
            </w:tcBorders>
            <w:shd w:val="clear" w:color="auto" w:fill="FFFFFF" w:themeFill="background1"/>
            <w:vAlign w:val="center"/>
          </w:tcPr>
          <w:p w14:paraId="2923FE4A" w14:textId="77777777" w:rsidR="00295D0C" w:rsidRDefault="00295D0C" w:rsidP="00DA14CC">
            <w:pPr>
              <w:spacing w:line="360" w:lineRule="auto"/>
              <w:jc w:val="center"/>
            </w:pPr>
            <w:r>
              <w:t>4.8%</w:t>
            </w:r>
          </w:p>
        </w:tc>
        <w:tc>
          <w:tcPr>
            <w:tcW w:w="633" w:type="pct"/>
            <w:tcBorders>
              <w:bottom w:val="single" w:sz="4" w:space="0" w:color="auto"/>
            </w:tcBorders>
            <w:shd w:val="clear" w:color="auto" w:fill="FFFFFF" w:themeFill="background1"/>
            <w:vAlign w:val="center"/>
          </w:tcPr>
          <w:p w14:paraId="64DF1EF8" w14:textId="77777777" w:rsidR="00295D0C" w:rsidRDefault="00295D0C" w:rsidP="00DA14CC">
            <w:pPr>
              <w:spacing w:line="360" w:lineRule="auto"/>
              <w:jc w:val="center"/>
            </w:pPr>
            <w:r>
              <w:t>100%</w:t>
            </w:r>
          </w:p>
        </w:tc>
        <w:tc>
          <w:tcPr>
            <w:tcW w:w="633" w:type="pct"/>
            <w:tcBorders>
              <w:bottom w:val="single" w:sz="4" w:space="0" w:color="auto"/>
            </w:tcBorders>
            <w:shd w:val="clear" w:color="auto" w:fill="FFFFFF" w:themeFill="background1"/>
            <w:vAlign w:val="center"/>
          </w:tcPr>
          <w:p w14:paraId="5EB3F1E0" w14:textId="77777777" w:rsidR="00295D0C" w:rsidRDefault="00295D0C" w:rsidP="00DA14CC">
            <w:pPr>
              <w:spacing w:line="360" w:lineRule="auto"/>
              <w:jc w:val="center"/>
            </w:pPr>
            <w:r>
              <w:t>0%</w:t>
            </w:r>
          </w:p>
        </w:tc>
      </w:tr>
    </w:tbl>
    <w:p w14:paraId="624584EF" w14:textId="77777777" w:rsidR="00295D0C" w:rsidRDefault="00295D0C" w:rsidP="00295D0C"/>
    <w:p w14:paraId="3527CDD4" w14:textId="531010BC" w:rsidR="00A8215D" w:rsidRDefault="00A8215D" w:rsidP="00A8215D"/>
    <w:p w14:paraId="2A5EEA85" w14:textId="1657AB37" w:rsidR="00A8215D" w:rsidRDefault="00A8215D" w:rsidP="00A8215D"/>
    <w:p w14:paraId="3C50079D" w14:textId="6540F96F" w:rsidR="00A8215D" w:rsidRDefault="00A8215D" w:rsidP="00A8215D"/>
    <w:p w14:paraId="08AE0AA4" w14:textId="17DAFDF6" w:rsidR="00A8215D" w:rsidRDefault="00A8215D" w:rsidP="00A8215D"/>
    <w:p w14:paraId="474D8BAD" w14:textId="04F4465D" w:rsidR="00A8215D" w:rsidRDefault="00A8215D" w:rsidP="00A8215D"/>
    <w:p w14:paraId="2A3C2172" w14:textId="5FDBED13" w:rsidR="00A8215D" w:rsidRDefault="00A8215D" w:rsidP="00A8215D"/>
    <w:p w14:paraId="1322E9DE" w14:textId="3D7295B5" w:rsidR="00A8215D" w:rsidRDefault="00A8215D" w:rsidP="00A8215D"/>
    <w:p w14:paraId="6FE61319" w14:textId="687797D2" w:rsidR="00A8215D" w:rsidRDefault="00A8215D" w:rsidP="00A8215D"/>
    <w:p w14:paraId="7905C061" w14:textId="3EE2C8AA" w:rsidR="00A8215D" w:rsidRDefault="00A8215D"/>
    <w:p w14:paraId="1D38F994" w14:textId="2DCB51BF" w:rsidR="00A8215D" w:rsidRDefault="00A8215D"/>
    <w:p w14:paraId="6C0BE1F4" w14:textId="1EE8381E" w:rsidR="00A8215D" w:rsidRDefault="00A8215D"/>
    <w:p w14:paraId="4DBD8EB8" w14:textId="7C190F0B" w:rsidR="00A8215D" w:rsidRDefault="00A8215D"/>
    <w:p w14:paraId="68630FE8" w14:textId="3B661B50" w:rsidR="00A8215D" w:rsidRDefault="00A8215D"/>
    <w:p w14:paraId="57329258" w14:textId="4A252258" w:rsidR="00A8215D" w:rsidRDefault="00A8215D"/>
    <w:p w14:paraId="0DA364C9" w14:textId="505E2C30" w:rsidR="00A8215D" w:rsidRDefault="00A8215D"/>
    <w:p w14:paraId="47D21DFB" w14:textId="62D4F947" w:rsidR="00A8215D" w:rsidRDefault="00A8215D"/>
    <w:p w14:paraId="1F6C037E" w14:textId="0DCEC56E" w:rsidR="00A8215D" w:rsidRDefault="00A8215D"/>
    <w:p w14:paraId="5078B978" w14:textId="42700663" w:rsidR="00A8215D" w:rsidRDefault="00A8215D"/>
    <w:p w14:paraId="5EB1DCFA" w14:textId="68775AEE" w:rsidR="00A8215D" w:rsidRDefault="00A8215D"/>
    <w:p w14:paraId="45E83CD2" w14:textId="79720E64" w:rsidR="00A8215D" w:rsidRDefault="00A8215D"/>
    <w:p w14:paraId="2FB82784" w14:textId="77777777" w:rsidR="00A8215D" w:rsidRDefault="00A8215D"/>
    <w:p w14:paraId="0CE97AB3" w14:textId="31C39834" w:rsidR="00A8215D" w:rsidRDefault="00A8215D" w:rsidP="00A8215D"/>
    <w:p w14:paraId="37B2E32D" w14:textId="64C1F87B" w:rsidR="00AD3EE9" w:rsidRDefault="00AD3EE9" w:rsidP="00A8215D"/>
    <w:p w14:paraId="00667D4D" w14:textId="76E194B0" w:rsidR="00AD3EE9" w:rsidRDefault="00AD3EE9" w:rsidP="00A8215D"/>
    <w:p w14:paraId="47121A1A" w14:textId="1C802A8B" w:rsidR="00AD3EE9" w:rsidRDefault="00AD3EE9" w:rsidP="00A8215D"/>
    <w:p w14:paraId="7BECDAD4" w14:textId="4893EA08" w:rsidR="00AD3EE9" w:rsidRDefault="00AD3EE9" w:rsidP="00A8215D"/>
    <w:p w14:paraId="6D8607D9" w14:textId="49E812F5" w:rsidR="00AD3EE9" w:rsidRDefault="00AD3EE9" w:rsidP="00A8215D"/>
    <w:p w14:paraId="672C160C" w14:textId="2156AA6B" w:rsidR="00AD3EE9" w:rsidRDefault="00AD3EE9" w:rsidP="00A8215D"/>
    <w:p w14:paraId="14D49F78" w14:textId="3BF674D8" w:rsidR="00AD3EE9" w:rsidRDefault="00AD3EE9" w:rsidP="00A8215D"/>
    <w:p w14:paraId="78ED496C" w14:textId="4226B4F6" w:rsidR="00AD3EE9" w:rsidRDefault="00AD3EE9" w:rsidP="00A8215D"/>
    <w:p w14:paraId="61F91D9A" w14:textId="2CF18DCA" w:rsidR="00AD3EE9" w:rsidRDefault="00AD3EE9" w:rsidP="00A8215D"/>
    <w:p w14:paraId="49D946FD" w14:textId="2F853220" w:rsidR="00AD3EE9" w:rsidRDefault="00AD3EE9" w:rsidP="00A8215D"/>
    <w:p w14:paraId="23E0C3C7" w14:textId="00C36E15" w:rsidR="00AD3EE9" w:rsidRDefault="00AD3EE9" w:rsidP="00A8215D"/>
    <w:p w14:paraId="6462C55D" w14:textId="3C3A614B" w:rsidR="00AD3EE9" w:rsidRDefault="00AD3EE9" w:rsidP="00A8215D"/>
    <w:p w14:paraId="26B35DC1" w14:textId="4A2070FB" w:rsidR="00AD3EE9" w:rsidRDefault="00AD3EE9" w:rsidP="00A8215D"/>
    <w:p w14:paraId="599B2C0B" w14:textId="30F57A30" w:rsidR="00AD3EE9" w:rsidRDefault="00AD3EE9" w:rsidP="00A8215D"/>
    <w:p w14:paraId="545D5542" w14:textId="1B9CAC4E" w:rsidR="00AD3EE9" w:rsidRDefault="00AD3EE9" w:rsidP="00A8215D"/>
    <w:p w14:paraId="648AF251" w14:textId="3977405D" w:rsidR="00AD3EE9" w:rsidRDefault="00AD3EE9" w:rsidP="00A8215D"/>
    <w:p w14:paraId="2EED02E2" w14:textId="55945C6F" w:rsidR="00282C65" w:rsidRDefault="00282C65" w:rsidP="00A8215D"/>
    <w:p w14:paraId="37AB0157" w14:textId="365F397A" w:rsidR="00282C65" w:rsidRDefault="00282C65" w:rsidP="00A8215D"/>
    <w:p w14:paraId="7E2CD31C" w14:textId="18ABD88D" w:rsidR="00282C65" w:rsidRDefault="00282C65" w:rsidP="00A8215D"/>
    <w:p w14:paraId="139F6AF9" w14:textId="65D78C73" w:rsidR="00282C65" w:rsidRDefault="00282C65" w:rsidP="00A8215D"/>
    <w:p w14:paraId="1934083F" w14:textId="7C2D2503" w:rsidR="00282C65" w:rsidRDefault="00282C65" w:rsidP="00A8215D"/>
    <w:p w14:paraId="6AF1D2E8" w14:textId="5A3500FF" w:rsidR="00282C65" w:rsidRDefault="00282C65" w:rsidP="00A8215D"/>
    <w:p w14:paraId="3E741413" w14:textId="0632E3CA" w:rsidR="00282C65" w:rsidRDefault="00282C65" w:rsidP="00A8215D"/>
    <w:p w14:paraId="6959696A" w14:textId="262DE7B8" w:rsidR="00282C65" w:rsidRDefault="00282C65" w:rsidP="00A8215D"/>
    <w:p w14:paraId="4A1F3A03" w14:textId="2B015976" w:rsidR="00282C65" w:rsidRDefault="00282C65" w:rsidP="00A8215D"/>
    <w:p w14:paraId="6DD1CB92" w14:textId="247B99BA" w:rsidR="00282C65" w:rsidRDefault="00282C65" w:rsidP="00A8215D"/>
    <w:p w14:paraId="34C52773" w14:textId="0A872712" w:rsidR="00282C65" w:rsidRDefault="00282C65" w:rsidP="00A8215D"/>
    <w:p w14:paraId="7DF28B2B" w14:textId="5CD1E236" w:rsidR="00282C65" w:rsidRDefault="00282C65" w:rsidP="00A8215D"/>
    <w:p w14:paraId="7AE0198A" w14:textId="0240C0DE" w:rsidR="00282C65" w:rsidRDefault="00282C65" w:rsidP="00A8215D"/>
    <w:p w14:paraId="4334692D" w14:textId="1F3A70A1" w:rsidR="00282C65" w:rsidRDefault="00282C65" w:rsidP="00A8215D"/>
    <w:p w14:paraId="1FFF8CCF" w14:textId="29C99D25" w:rsidR="00A94A48" w:rsidRDefault="00A94A48" w:rsidP="00A8215D"/>
    <w:p w14:paraId="369E53E8" w14:textId="7305BF59" w:rsidR="00A94A48" w:rsidRDefault="00A94A48" w:rsidP="00A8215D"/>
    <w:p w14:paraId="3E8AB1E4" w14:textId="69D75BB5" w:rsidR="00A94A48" w:rsidRDefault="00A94A48" w:rsidP="00A8215D"/>
    <w:p w14:paraId="05E60D78" w14:textId="659F587C" w:rsidR="00A94A48" w:rsidRDefault="00A94A48" w:rsidP="00A8215D"/>
    <w:p w14:paraId="2D12671D" w14:textId="360A83C0" w:rsidR="00A94A48" w:rsidRDefault="00A94A48" w:rsidP="00A8215D"/>
    <w:p w14:paraId="4C6D29C7" w14:textId="12E886A5" w:rsidR="00A94A48" w:rsidRDefault="00A94A48" w:rsidP="00A8215D"/>
    <w:p w14:paraId="7D822920" w14:textId="77777777" w:rsidR="00A94A48" w:rsidRPr="00A8215D" w:rsidRDefault="00A94A48" w:rsidP="00A8215D"/>
    <w:p w14:paraId="13271F87" w14:textId="184B2C89" w:rsidR="00730AB2" w:rsidRDefault="00730AB2" w:rsidP="00730AB2">
      <w:pPr>
        <w:pStyle w:val="Heading1"/>
      </w:pPr>
      <w:r>
        <w:lastRenderedPageBreak/>
        <w:t>FIGURES</w:t>
      </w:r>
    </w:p>
    <w:p w14:paraId="4BE8249A" w14:textId="77777777" w:rsidR="00730AB2" w:rsidRPr="00730AB2" w:rsidRDefault="00730AB2" w:rsidP="00730AB2"/>
    <w:p w14:paraId="188E1E46" w14:textId="03E5A593" w:rsidR="00730AB2" w:rsidRDefault="00730AB2" w:rsidP="00730AB2">
      <w:pPr>
        <w:keepNext/>
      </w:pPr>
    </w:p>
    <w:p w14:paraId="718156C9" w14:textId="2898B135" w:rsidR="00525FD5" w:rsidRPr="00525FD5" w:rsidRDefault="00730AB2" w:rsidP="00730AB2">
      <w:pPr>
        <w:pStyle w:val="Caption"/>
      </w:pPr>
      <w:r>
        <w:t xml:space="preserve">Figure </w:t>
      </w:r>
      <w:fldSimple w:instr=" SEQ Figure \* ARABIC ">
        <w:r w:rsidR="00E404CA">
          <w:rPr>
            <w:noProof/>
          </w:rPr>
          <w:t>1</w:t>
        </w:r>
      </w:fldSimple>
      <w:r>
        <w:t xml:space="preserve"> Distributions of CPD values at each time point.</w:t>
      </w:r>
    </w:p>
    <w:p w14:paraId="60D55B45" w14:textId="421DC271" w:rsidR="00820325" w:rsidRDefault="00870957" w:rsidP="00820325">
      <w:pPr>
        <w:keepNext/>
      </w:pPr>
      <w:r>
        <w:rPr>
          <w:noProof/>
        </w:rPr>
        <w:drawing>
          <wp:inline distT="0" distB="0" distL="0" distR="0" wp14:anchorId="5FA2726A" wp14:editId="0FD1AE13">
            <wp:extent cx="5943600" cy="4245610"/>
            <wp:effectExtent l="0" t="0" r="0" b="0"/>
            <wp:docPr id="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F240499" w14:textId="1C612161" w:rsidR="00783274" w:rsidRDefault="00820325" w:rsidP="00820325">
      <w:pPr>
        <w:pStyle w:val="Caption"/>
      </w:pPr>
      <w:r>
        <w:t xml:space="preserve">Figure </w:t>
      </w:r>
      <w:fldSimple w:instr=" SEQ Figure \* ARABIC ">
        <w:r w:rsidR="00E404CA">
          <w:rPr>
            <w:noProof/>
          </w:rPr>
          <w:t>2</w:t>
        </w:r>
      </w:fldSimple>
      <w:r>
        <w:t xml:space="preserve"> Three-class smoking trajectories.</w:t>
      </w:r>
    </w:p>
    <w:p w14:paraId="79F6D3AE" w14:textId="704EA788" w:rsidR="00D8363A" w:rsidRDefault="00D8363A" w:rsidP="00D8363A">
      <w:r>
        <w:rPr>
          <w:noProof/>
        </w:rPr>
        <w:lastRenderedPageBreak/>
        <w:drawing>
          <wp:inline distT="0" distB="0" distL="0" distR="0" wp14:anchorId="147E0378" wp14:editId="46F98BCD">
            <wp:extent cx="5943600" cy="424561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CA81DCB" w14:textId="77777777" w:rsidR="00D8363A" w:rsidRPr="00D8363A" w:rsidRDefault="00D8363A" w:rsidP="00D8363A"/>
    <w:p w14:paraId="44F528B2" w14:textId="77777777" w:rsidR="002D2543" w:rsidRDefault="002D2543" w:rsidP="002D2543">
      <w:pPr>
        <w:keepNext/>
      </w:pPr>
      <w:r>
        <w:rPr>
          <w:noProof/>
        </w:rPr>
        <w:drawing>
          <wp:inline distT="0" distB="0" distL="0" distR="0" wp14:anchorId="0DCC6CC2" wp14:editId="4B9EBAAE">
            <wp:extent cx="5097716" cy="3151761"/>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04996" cy="3156262"/>
                    </a:xfrm>
                    <a:prstGeom prst="rect">
                      <a:avLst/>
                    </a:prstGeom>
                  </pic:spPr>
                </pic:pic>
              </a:graphicData>
            </a:graphic>
          </wp:inline>
        </w:drawing>
      </w:r>
    </w:p>
    <w:p w14:paraId="28DAD5DE" w14:textId="7A61B098" w:rsidR="002D2543" w:rsidRDefault="002D2543" w:rsidP="002D2543">
      <w:pPr>
        <w:pStyle w:val="Caption"/>
      </w:pPr>
      <w:r>
        <w:t xml:space="preserve">Figure </w:t>
      </w:r>
      <w:fldSimple w:instr=" SEQ Figure \* ARABIC ">
        <w:r w:rsidR="00E404CA">
          <w:rPr>
            <w:noProof/>
          </w:rPr>
          <w:t>3</w:t>
        </w:r>
      </w:fldSimple>
      <w:r>
        <w:t xml:space="preserve"> Latent class mixture model goodness of fit.</w:t>
      </w:r>
    </w:p>
    <w:p w14:paraId="5042A616" w14:textId="27EA6F0A" w:rsidR="00F86D4E" w:rsidRDefault="00F86D4E" w:rsidP="00F86D4E"/>
    <w:p w14:paraId="34AEE32F" w14:textId="77777777" w:rsidR="00F86D4E" w:rsidRPr="00F86D4E" w:rsidRDefault="00F86D4E" w:rsidP="00F86D4E"/>
    <w:p w14:paraId="2CEB4D96" w14:textId="169913B5" w:rsidR="00A8215D" w:rsidRDefault="00BF6DB5">
      <w:r>
        <w:rPr>
          <w:noProof/>
        </w:rPr>
        <w:lastRenderedPageBreak/>
        <w:drawing>
          <wp:inline distT="0" distB="0" distL="0" distR="0" wp14:anchorId="0995C58C" wp14:editId="343C455F">
            <wp:extent cx="5943600" cy="6111240"/>
            <wp:effectExtent l="0" t="0" r="0" b="0"/>
            <wp:docPr id="3"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111240"/>
                    </a:xfrm>
                    <a:prstGeom prst="rect">
                      <a:avLst/>
                    </a:prstGeom>
                  </pic:spPr>
                </pic:pic>
              </a:graphicData>
            </a:graphic>
          </wp:inline>
        </w:drawing>
      </w:r>
    </w:p>
    <w:p w14:paraId="3735359D" w14:textId="7D95C0C9" w:rsidR="0034495F" w:rsidRDefault="0034495F" w:rsidP="0034495F">
      <w:pPr>
        <w:keepNext/>
      </w:pPr>
    </w:p>
    <w:p w14:paraId="5F341956" w14:textId="56F879F3" w:rsidR="00665EC2" w:rsidRDefault="0034495F" w:rsidP="0034495F">
      <w:pPr>
        <w:pStyle w:val="Caption"/>
      </w:pPr>
      <w:r>
        <w:t xml:space="preserve">Figure </w:t>
      </w:r>
      <w:r w:rsidR="00E24FCC">
        <w:t>4</w:t>
      </w:r>
      <w:r>
        <w:t xml:space="preserve"> Average cross-validated feature importance when predicting membership to latent class. Black square indicates reference class for ordinal variables. Largest group was used as the reference class.</w:t>
      </w:r>
    </w:p>
    <w:p w14:paraId="2541255E" w14:textId="1CEA6FAA" w:rsidR="00665EC2" w:rsidRDefault="00665EC2"/>
    <w:p w14:paraId="68CA83AE" w14:textId="3C2A8985" w:rsidR="00E24FCC" w:rsidRDefault="00E24FCC"/>
    <w:p w14:paraId="46EA8EF4" w14:textId="2F7B061A" w:rsidR="00E24FCC" w:rsidRDefault="00E24FCC"/>
    <w:p w14:paraId="1DA5D6A9" w14:textId="7E28C23F" w:rsidR="00E24FCC" w:rsidRDefault="00E24FCC"/>
    <w:p w14:paraId="26F048DE" w14:textId="77777777" w:rsidR="00E24FCC" w:rsidRDefault="00E24FCC" w:rsidP="00E24FCC">
      <w:pPr>
        <w:keepNext/>
      </w:pPr>
      <w:r>
        <w:rPr>
          <w:noProof/>
        </w:rPr>
        <w:lastRenderedPageBreak/>
        <w:drawing>
          <wp:inline distT="0" distB="0" distL="0" distR="0" wp14:anchorId="007E999B" wp14:editId="13D78FFA">
            <wp:extent cx="5943600" cy="379793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97935"/>
                    </a:xfrm>
                    <a:prstGeom prst="rect">
                      <a:avLst/>
                    </a:prstGeom>
                  </pic:spPr>
                </pic:pic>
              </a:graphicData>
            </a:graphic>
          </wp:inline>
        </w:drawing>
      </w:r>
    </w:p>
    <w:p w14:paraId="6B2834CD" w14:textId="5C0D8BC9" w:rsidR="00E24FCC" w:rsidRDefault="00E24FCC" w:rsidP="00E24FCC">
      <w:pPr>
        <w:pStyle w:val="Caption"/>
      </w:pPr>
      <w:commentRangeStart w:id="49"/>
      <w:r>
        <w:t>Figure 5 Predicting 1-year follow-up CO values using baseline predictors and latent class. 11ppm CO threshold is indicated with dashed lines.</w:t>
      </w:r>
    </w:p>
    <w:commentRangeEnd w:id="49"/>
    <w:p w14:paraId="7CB0D535" w14:textId="77777777" w:rsidR="00E24FCC" w:rsidRDefault="00376843">
      <w:r>
        <w:rPr>
          <w:rStyle w:val="CommentReference"/>
        </w:rPr>
        <w:commentReference w:id="49"/>
      </w:r>
    </w:p>
    <w:p w14:paraId="65B6298C" w14:textId="77777777" w:rsidR="00665EC2" w:rsidRDefault="00665EC2"/>
    <w:p w14:paraId="482B55A3" w14:textId="418122F5" w:rsidR="00F86D4E" w:rsidRDefault="00F86D4E"/>
    <w:p w14:paraId="1226FB8E" w14:textId="716E393D" w:rsidR="00F86D4E" w:rsidRDefault="00F86D4E"/>
    <w:p w14:paraId="2C96CFB3" w14:textId="30AAC74B" w:rsidR="0034495F" w:rsidRDefault="0034495F"/>
    <w:p w14:paraId="22AC43BE" w14:textId="45AF8C0A" w:rsidR="0034495F" w:rsidRDefault="0034495F"/>
    <w:p w14:paraId="7A9C486D" w14:textId="62D28FCE" w:rsidR="0034495F" w:rsidRDefault="00D31B5E">
      <w:r>
        <w:rPr>
          <w:noProof/>
        </w:rPr>
        <w:lastRenderedPageBreak/>
        <w:drawing>
          <wp:inline distT="0" distB="0" distL="0" distR="0" wp14:anchorId="42E3CAEC" wp14:editId="7DA46287">
            <wp:extent cx="5943600" cy="6111240"/>
            <wp:effectExtent l="0" t="0" r="0" b="0"/>
            <wp:docPr id="4" name="Picture 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111240"/>
                    </a:xfrm>
                    <a:prstGeom prst="rect">
                      <a:avLst/>
                    </a:prstGeom>
                  </pic:spPr>
                </pic:pic>
              </a:graphicData>
            </a:graphic>
          </wp:inline>
        </w:drawing>
      </w:r>
    </w:p>
    <w:p w14:paraId="04E997F8" w14:textId="2D120F25" w:rsidR="00E404CA" w:rsidRDefault="00E404CA" w:rsidP="00E404CA">
      <w:pPr>
        <w:keepNext/>
      </w:pPr>
    </w:p>
    <w:p w14:paraId="2BD2844B" w14:textId="7142CC66" w:rsidR="0034495F" w:rsidRDefault="00E404CA" w:rsidP="00E404CA">
      <w:pPr>
        <w:pStyle w:val="Caption"/>
      </w:pPr>
      <w:r>
        <w:t xml:space="preserve">Figure </w:t>
      </w:r>
      <w:proofErr w:type="gramStart"/>
      <w:r w:rsidR="00E24FCC">
        <w:t xml:space="preserve">6 </w:t>
      </w:r>
      <w:r>
        <w:t xml:space="preserve"> Average</w:t>
      </w:r>
      <w:proofErr w:type="gramEnd"/>
      <w:r>
        <w:t xml:space="preserve"> cross-validated feature importance when predicting CO values at 1-year follow-up.</w:t>
      </w:r>
    </w:p>
    <w:p w14:paraId="721F231A" w14:textId="5D381366" w:rsidR="00E24FCC" w:rsidRPr="00A8215D" w:rsidRDefault="00E24FCC" w:rsidP="00A8215D"/>
    <w:p w14:paraId="4E120F01" w14:textId="77777777" w:rsidR="00346452" w:rsidRDefault="00346452" w:rsidP="00A8215D">
      <w:pPr>
        <w:pStyle w:val="Heading1"/>
      </w:pPr>
    </w:p>
    <w:p w14:paraId="319DC614" w14:textId="77777777" w:rsidR="00346452" w:rsidRDefault="00346452" w:rsidP="00A8215D">
      <w:pPr>
        <w:pStyle w:val="Heading1"/>
      </w:pPr>
    </w:p>
    <w:p w14:paraId="713189D8" w14:textId="77777777" w:rsidR="00346452" w:rsidRDefault="00346452" w:rsidP="00A8215D">
      <w:pPr>
        <w:pStyle w:val="Heading1"/>
      </w:pPr>
    </w:p>
    <w:p w14:paraId="5FCC96B4" w14:textId="0CC4B3C7" w:rsidR="00A56CFD" w:rsidRDefault="00A8215D" w:rsidP="00A8215D">
      <w:pPr>
        <w:pStyle w:val="Heading1"/>
      </w:pPr>
      <w:r>
        <w:t>References</w:t>
      </w:r>
    </w:p>
    <w:p w14:paraId="312EE9D4" w14:textId="77777777" w:rsidR="00A56CFD" w:rsidRDefault="00A56CFD" w:rsidP="00783274"/>
    <w:p w14:paraId="1978B8B3" w14:textId="77777777" w:rsidR="00A814BA" w:rsidRPr="00A814BA" w:rsidRDefault="0035627A" w:rsidP="00A814BA">
      <w:pPr>
        <w:pStyle w:val="Bibliography"/>
        <w:rPr>
          <w:rFonts w:ascii="Calibri" w:cs="Calibri"/>
        </w:rPr>
      </w:pPr>
      <w:r>
        <w:fldChar w:fldCharType="begin"/>
      </w:r>
      <w:r w:rsidR="00247FD3">
        <w:instrText xml:space="preserve"> ADDIN ZOTERO_BIBL {"uncited":[],"omitted":[],"custom":[]} CSL_BIBLIOGRAPHY </w:instrText>
      </w:r>
      <w:r>
        <w:fldChar w:fldCharType="separate"/>
      </w:r>
      <w:r w:rsidR="00A814BA" w:rsidRPr="00A814BA">
        <w:rPr>
          <w:rFonts w:ascii="Calibri" w:cs="Calibri"/>
        </w:rPr>
        <w:t>1.</w:t>
      </w:r>
      <w:r w:rsidR="00A814BA" w:rsidRPr="00A814BA">
        <w:rPr>
          <w:rFonts w:ascii="Calibri" w:cs="Calibri"/>
        </w:rPr>
        <w:tab/>
        <w:t>NICE. National Institute for Clinical Excellence (NICE). Smoking: Harm reduction Public health guideline [PH45] [Internet] [Internet]. 2013. Available from: https://www.nice.org.uk/guidance/ph45</w:t>
      </w:r>
    </w:p>
    <w:p w14:paraId="4752677F" w14:textId="77777777" w:rsidR="00A814BA" w:rsidRPr="00A814BA" w:rsidRDefault="00A814BA" w:rsidP="00A814BA">
      <w:pPr>
        <w:pStyle w:val="Bibliography"/>
        <w:rPr>
          <w:rFonts w:ascii="Calibri" w:cs="Calibri"/>
        </w:rPr>
      </w:pPr>
      <w:r w:rsidRPr="00A814BA">
        <w:rPr>
          <w:rFonts w:ascii="Calibri" w:cs="Calibri"/>
        </w:rPr>
        <w:t>2.</w:t>
      </w:r>
      <w:r w:rsidRPr="00A814BA">
        <w:rPr>
          <w:rFonts w:ascii="Calibri" w:cs="Calibri"/>
        </w:rPr>
        <w:tab/>
        <w:t xml:space="preserve">European Network for Smoking and Tobacco Prevention. Guidelines for treating tobacco dependence. 2018. </w:t>
      </w:r>
    </w:p>
    <w:p w14:paraId="3F593D04" w14:textId="77777777" w:rsidR="00A814BA" w:rsidRPr="00A814BA" w:rsidRDefault="00A814BA" w:rsidP="00A814BA">
      <w:pPr>
        <w:pStyle w:val="Bibliography"/>
        <w:rPr>
          <w:rFonts w:ascii="Calibri" w:cs="Calibri"/>
        </w:rPr>
      </w:pPr>
      <w:r w:rsidRPr="00A814BA">
        <w:rPr>
          <w:rFonts w:ascii="Calibri" w:cs="Calibri"/>
        </w:rPr>
        <w:t>3.</w:t>
      </w:r>
      <w:r w:rsidRPr="00A814BA">
        <w:rPr>
          <w:rFonts w:ascii="Calibri" w:cs="Calibri"/>
        </w:rPr>
        <w:tab/>
        <w:t xml:space="preserve">Fucito LM, Bars MP, Forray A, Rojewski AM, Shiffman S, Selby P, et al. Addressing the Evidence for FDA Nicotine Replacement Therapy Label Changes: A Policy Statement of the Association for the Treatment of Tobacco Use and Dependence and the Society for Research on Nicotine and Tobacco. Nicotine Tob Res. 2014 Jul 1;16(7):909–14. </w:t>
      </w:r>
    </w:p>
    <w:p w14:paraId="5D86A009" w14:textId="77777777" w:rsidR="00A814BA" w:rsidRPr="00A814BA" w:rsidRDefault="00A814BA" w:rsidP="00A814BA">
      <w:pPr>
        <w:pStyle w:val="Bibliography"/>
        <w:rPr>
          <w:rFonts w:ascii="Calibri" w:cs="Calibri"/>
        </w:rPr>
      </w:pPr>
      <w:r w:rsidRPr="00A814BA">
        <w:rPr>
          <w:rFonts w:ascii="Calibri" w:cs="Calibri"/>
        </w:rPr>
        <w:t>4.</w:t>
      </w:r>
      <w:r w:rsidRPr="00A814BA">
        <w:rPr>
          <w:rFonts w:ascii="Calibri" w:cs="Calibri"/>
        </w:rPr>
        <w:tab/>
        <w:t xml:space="preserve">Pisinger C, Godtfredsen NS. Is there a health benefit of reduced tobacco consumption? A systematic review. Nicotine Tob Res. 2007 Jun;9(6):631–46. </w:t>
      </w:r>
    </w:p>
    <w:p w14:paraId="10B67474" w14:textId="77777777" w:rsidR="00A814BA" w:rsidRPr="00A814BA" w:rsidRDefault="00A814BA" w:rsidP="00A814BA">
      <w:pPr>
        <w:pStyle w:val="Bibliography"/>
        <w:rPr>
          <w:rFonts w:ascii="Calibri" w:cs="Calibri"/>
        </w:rPr>
      </w:pPr>
      <w:r w:rsidRPr="00A814BA">
        <w:rPr>
          <w:rFonts w:ascii="Calibri" w:cs="Calibri"/>
        </w:rPr>
        <w:t>5.</w:t>
      </w:r>
      <w:r w:rsidRPr="00A814BA">
        <w:rPr>
          <w:rFonts w:ascii="Calibri" w:cs="Calibri"/>
        </w:rPr>
        <w:tab/>
        <w:t>Lindson N, Klemperer E, Hong B, Ordóñez-Mena JM, Aveyard P. Smoking reduction interventions for smoking cessation. Cochrane Tobacco Addiction Group, editor. Cochrane Database Syst Rev [Internet]. 2019 Sep 30 [cited 2022 Dec 7];2019(9). Available from: http://doi.wiley.com/10.1002/14651858.CD013183.pub2</w:t>
      </w:r>
    </w:p>
    <w:p w14:paraId="429E514B" w14:textId="77777777" w:rsidR="00A814BA" w:rsidRPr="00A814BA" w:rsidRDefault="00A814BA" w:rsidP="00A814BA">
      <w:pPr>
        <w:pStyle w:val="Bibliography"/>
        <w:rPr>
          <w:rFonts w:ascii="Calibri" w:cs="Calibri"/>
        </w:rPr>
      </w:pPr>
      <w:r w:rsidRPr="00A814BA">
        <w:rPr>
          <w:rFonts w:ascii="Calibri" w:cs="Calibri"/>
        </w:rPr>
        <w:t>6.</w:t>
      </w:r>
      <w:r w:rsidRPr="00A814BA">
        <w:rPr>
          <w:rFonts w:ascii="Calibri" w:cs="Calibri"/>
        </w:rPr>
        <w:tab/>
        <w:t xml:space="preserve">Beard E, McNeill A, Aveyard P, Fidler J, Michie S, West R. Use of nicotine replacement therapy for smoking reduction and during enforced temporary abstinence: a national survey of English smokers: Use of NRT for tobacco harm reduction. Addiction. 2011 Jan;106(1):197–204. </w:t>
      </w:r>
    </w:p>
    <w:p w14:paraId="4EA18B34" w14:textId="77777777" w:rsidR="00A814BA" w:rsidRPr="00A814BA" w:rsidRDefault="00A814BA" w:rsidP="00A814BA">
      <w:pPr>
        <w:pStyle w:val="Bibliography"/>
        <w:rPr>
          <w:rFonts w:ascii="Calibri" w:cs="Calibri"/>
        </w:rPr>
      </w:pPr>
      <w:r w:rsidRPr="00A814BA">
        <w:rPr>
          <w:rFonts w:ascii="Calibri" w:cs="Calibri"/>
        </w:rPr>
        <w:t>7.</w:t>
      </w:r>
      <w:r w:rsidRPr="00A814BA">
        <w:rPr>
          <w:rFonts w:ascii="Calibri" w:cs="Calibri"/>
        </w:rPr>
        <w:tab/>
        <w:t xml:space="preserve">Hughes JR, Callas PW, Peters EN. Interest in gradual cessation. Nicotine Tob Res. 2007 Jun;9(6):671–5. </w:t>
      </w:r>
    </w:p>
    <w:p w14:paraId="26662561" w14:textId="77777777" w:rsidR="00A814BA" w:rsidRPr="00A814BA" w:rsidRDefault="00A814BA" w:rsidP="00A814BA">
      <w:pPr>
        <w:pStyle w:val="Bibliography"/>
        <w:rPr>
          <w:rFonts w:ascii="Calibri" w:cs="Calibri"/>
        </w:rPr>
      </w:pPr>
      <w:r w:rsidRPr="00A814BA">
        <w:rPr>
          <w:rFonts w:ascii="Calibri" w:cs="Calibri"/>
        </w:rPr>
        <w:t>8.</w:t>
      </w:r>
      <w:r w:rsidRPr="00A814BA">
        <w:rPr>
          <w:rFonts w:ascii="Calibri" w:cs="Calibri"/>
        </w:rPr>
        <w:tab/>
        <w:t xml:space="preserve">Beard E, Vangeli E, Michie S, West R. The Use of Nicotine Replacement Therapy for Smoking Reduction and Temporary Abstinence: An Interview Study. Nicotine Tob Res. 2012 Jul;14(7):849–56. </w:t>
      </w:r>
    </w:p>
    <w:p w14:paraId="37B4CBC3" w14:textId="77777777" w:rsidR="00A814BA" w:rsidRPr="00A814BA" w:rsidRDefault="00A814BA" w:rsidP="00A814BA">
      <w:pPr>
        <w:pStyle w:val="Bibliography"/>
        <w:rPr>
          <w:rFonts w:ascii="Calibri" w:cs="Calibri"/>
        </w:rPr>
      </w:pPr>
      <w:r w:rsidRPr="00A814BA">
        <w:rPr>
          <w:rFonts w:ascii="Calibri" w:cs="Calibri"/>
        </w:rPr>
        <w:t>9.</w:t>
      </w:r>
      <w:r w:rsidRPr="00A814BA">
        <w:rPr>
          <w:rFonts w:ascii="Calibri" w:cs="Calibri"/>
        </w:rPr>
        <w:tab/>
        <w:t xml:space="preserve">SMOKERS WHO CHOOSE TO QUIT GRADUALLY VERSUS ABRUPTLY. Addiction. 2007 Aug;102(8):1326–7. </w:t>
      </w:r>
    </w:p>
    <w:p w14:paraId="2DF9C34B" w14:textId="77777777" w:rsidR="00A814BA" w:rsidRPr="00A814BA" w:rsidRDefault="00A814BA" w:rsidP="00A814BA">
      <w:pPr>
        <w:pStyle w:val="Bibliography"/>
        <w:rPr>
          <w:rFonts w:ascii="Calibri" w:cs="Calibri"/>
        </w:rPr>
      </w:pPr>
      <w:r w:rsidRPr="00A814BA">
        <w:rPr>
          <w:rFonts w:ascii="Calibri" w:cs="Calibri"/>
        </w:rPr>
        <w:lastRenderedPageBreak/>
        <w:t>10.</w:t>
      </w:r>
      <w:r w:rsidRPr="00A814BA">
        <w:rPr>
          <w:rFonts w:ascii="Calibri" w:cs="Calibri"/>
        </w:rPr>
        <w:tab/>
        <w:t xml:space="preserve">Shiffman S, Hughes J, Ferguson S, Pillitteri J, Gitchell J, Burton S. Smokers’ interest in using nicotine replacement to aid smoking reduction. Nicotine Tob Res. 2007 Nov;9(11):1177–82. </w:t>
      </w:r>
    </w:p>
    <w:p w14:paraId="61C5EAB6" w14:textId="77777777" w:rsidR="00A814BA" w:rsidRPr="00A814BA" w:rsidRDefault="00A814BA" w:rsidP="00A814BA">
      <w:pPr>
        <w:pStyle w:val="Bibliography"/>
        <w:rPr>
          <w:rFonts w:ascii="Calibri" w:cs="Calibri"/>
        </w:rPr>
      </w:pPr>
      <w:r w:rsidRPr="00A814BA">
        <w:rPr>
          <w:rFonts w:ascii="Calibri" w:cs="Calibri"/>
        </w:rPr>
        <w:t>11.</w:t>
      </w:r>
      <w:r w:rsidRPr="00A814BA">
        <w:rPr>
          <w:rFonts w:ascii="Calibri" w:cs="Calibri"/>
        </w:rPr>
        <w:tab/>
        <w:t xml:space="preserve">Schmidt L, Reidmohr A, Harwell TS, Helgerson SD. Prevalence and Reasons for Initiating Use of Electronic Cigarettes Among Adults in Montana, 2013. Prev Chronic Dis. 2014 Nov 20;11:140283. </w:t>
      </w:r>
    </w:p>
    <w:p w14:paraId="00CA397D" w14:textId="77777777" w:rsidR="00A814BA" w:rsidRPr="00A814BA" w:rsidRDefault="00A814BA" w:rsidP="00A814BA">
      <w:pPr>
        <w:pStyle w:val="Bibliography"/>
        <w:rPr>
          <w:rFonts w:ascii="Calibri" w:cs="Calibri"/>
        </w:rPr>
      </w:pPr>
      <w:r w:rsidRPr="00A814BA">
        <w:rPr>
          <w:rFonts w:ascii="Calibri" w:cs="Calibri"/>
        </w:rPr>
        <w:t>12.</w:t>
      </w:r>
      <w:r w:rsidRPr="00A814BA">
        <w:rPr>
          <w:rFonts w:ascii="Calibri" w:cs="Calibri"/>
        </w:rPr>
        <w:tab/>
        <w:t xml:space="preserve">Lindson N, Michie S, Aveyard P. Exploratory Analyses of the Popularity and Efficacy of Four Behavioral Methods of Gradual Smoking Cessation. Nicotine Tob Res. 2020 Dec 12;22(12):2257–61. </w:t>
      </w:r>
    </w:p>
    <w:p w14:paraId="690C1D11" w14:textId="77777777" w:rsidR="00A814BA" w:rsidRPr="00A814BA" w:rsidRDefault="00A814BA" w:rsidP="00A814BA">
      <w:pPr>
        <w:pStyle w:val="Bibliography"/>
        <w:rPr>
          <w:rFonts w:ascii="Calibri" w:cs="Calibri"/>
        </w:rPr>
      </w:pPr>
      <w:r w:rsidRPr="00A814BA">
        <w:rPr>
          <w:rFonts w:ascii="Calibri" w:cs="Calibri"/>
        </w:rPr>
        <w:t>13.</w:t>
      </w:r>
      <w:r w:rsidRPr="00A814BA">
        <w:rPr>
          <w:rFonts w:ascii="Calibri" w:cs="Calibri"/>
        </w:rPr>
        <w:tab/>
        <w:t xml:space="preserve">Haustein K. A double-blind, randomized, placebo-controlled multicentre trial of a nicotine chewing gum in smoking reduction. Study ID 980-CHC-9021-0013 Unpubl Data. 2001; </w:t>
      </w:r>
    </w:p>
    <w:p w14:paraId="10C3F8E9" w14:textId="77777777" w:rsidR="00A814BA" w:rsidRPr="00A814BA" w:rsidRDefault="00A814BA" w:rsidP="00A814BA">
      <w:pPr>
        <w:pStyle w:val="Bibliography"/>
        <w:rPr>
          <w:rFonts w:ascii="Calibri" w:cs="Calibri"/>
        </w:rPr>
      </w:pPr>
      <w:r w:rsidRPr="00A814BA">
        <w:rPr>
          <w:rFonts w:ascii="Calibri" w:cs="Calibri"/>
        </w:rPr>
        <w:t>14.</w:t>
      </w:r>
      <w:r w:rsidRPr="00A814BA">
        <w:rPr>
          <w:rFonts w:ascii="Calibri" w:cs="Calibri"/>
        </w:rPr>
        <w:tab/>
        <w:t xml:space="preserve">Batra A, Klingler K, Landfeldt B, Friederich H, Westin A, Danielsson T. Smoking reduction treatment with 4-mg nicotine gum: A double-blind, randomized, placebo-controlled study. Clin Pharmacol Ther. 2005 Dec;78(6):689–96. </w:t>
      </w:r>
    </w:p>
    <w:p w14:paraId="4930B885" w14:textId="77777777" w:rsidR="00A814BA" w:rsidRPr="00A814BA" w:rsidRDefault="00A814BA" w:rsidP="00A814BA">
      <w:pPr>
        <w:pStyle w:val="Bibliography"/>
        <w:rPr>
          <w:rFonts w:ascii="Calibri" w:cs="Calibri"/>
        </w:rPr>
      </w:pPr>
      <w:r w:rsidRPr="00A814BA">
        <w:rPr>
          <w:rFonts w:ascii="Calibri" w:cs="Calibri"/>
        </w:rPr>
        <w:t>15.</w:t>
      </w:r>
      <w:r w:rsidRPr="00A814BA">
        <w:rPr>
          <w:rFonts w:ascii="Calibri" w:cs="Calibri"/>
        </w:rPr>
        <w:tab/>
        <w:t xml:space="preserve">Bolliger CT. Smoking reduction with oral nicotine inhalers: double blind, randomised clinical trial of efficacy and safety. BMJ. 2000 Aug 5;321(7257):329–33. </w:t>
      </w:r>
    </w:p>
    <w:p w14:paraId="6D2390CB" w14:textId="77777777" w:rsidR="00A814BA" w:rsidRPr="00A814BA" w:rsidRDefault="00A814BA" w:rsidP="00A814BA">
      <w:pPr>
        <w:pStyle w:val="Bibliography"/>
        <w:rPr>
          <w:rFonts w:ascii="Calibri" w:cs="Calibri"/>
        </w:rPr>
      </w:pPr>
      <w:r w:rsidRPr="00A814BA">
        <w:rPr>
          <w:rFonts w:ascii="Calibri" w:cs="Calibri"/>
        </w:rPr>
        <w:t>16.</w:t>
      </w:r>
      <w:r w:rsidRPr="00A814BA">
        <w:rPr>
          <w:rFonts w:ascii="Calibri" w:cs="Calibri"/>
        </w:rPr>
        <w:tab/>
        <w:t xml:space="preserve">Rennard S, Glover E, Leischow S, Daughton D, Glover P, Muramoto M, et al. Efficacy of the nicotine inhaler in smoking reduction: A double-blind, randomized trial. Nicotine Tob Res. 2006 Aug 1;8(4):555–64. </w:t>
      </w:r>
    </w:p>
    <w:p w14:paraId="0876AAB8" w14:textId="77777777" w:rsidR="00A814BA" w:rsidRPr="00A814BA" w:rsidRDefault="00A814BA" w:rsidP="00A814BA">
      <w:pPr>
        <w:pStyle w:val="Bibliography"/>
        <w:rPr>
          <w:rFonts w:ascii="Calibri" w:cs="Calibri"/>
        </w:rPr>
      </w:pPr>
      <w:r w:rsidRPr="00A814BA">
        <w:rPr>
          <w:rFonts w:ascii="Calibri" w:cs="Calibri"/>
        </w:rPr>
        <w:t>17.</w:t>
      </w:r>
      <w:r w:rsidRPr="00A814BA">
        <w:rPr>
          <w:rFonts w:ascii="Calibri" w:cs="Calibri"/>
        </w:rPr>
        <w:tab/>
        <w:t xml:space="preserve">Wennike P, Danielsson T, Landfeldt B, Westin Å, Tønnesen P. Smoking reduction promotes smoking cessation: results from a double blind, randomized, placebo-controlled trial of nicotine gum with 2-year follow-up: Smoking reduction with nicotine gum. Addiction. 2003 Oct;98(10):1395–402. </w:t>
      </w:r>
    </w:p>
    <w:p w14:paraId="4B8008C5" w14:textId="77777777" w:rsidR="00A814BA" w:rsidRPr="00A814BA" w:rsidRDefault="00A814BA" w:rsidP="00A814BA">
      <w:pPr>
        <w:pStyle w:val="Bibliography"/>
        <w:rPr>
          <w:rFonts w:ascii="Calibri" w:cs="Calibri"/>
        </w:rPr>
      </w:pPr>
      <w:r w:rsidRPr="00A814BA">
        <w:rPr>
          <w:rFonts w:ascii="Calibri" w:cs="Calibri"/>
        </w:rPr>
        <w:t>18.</w:t>
      </w:r>
      <w:r w:rsidRPr="00A814BA">
        <w:rPr>
          <w:rFonts w:ascii="Calibri" w:cs="Calibri"/>
        </w:rPr>
        <w:tab/>
        <w:t xml:space="preserve">Evans-Polce R, Lanza S, Maggs J. Heterogeneity of alcohol, tobacco, and other substance use behaviors in U.S. college students: A latent class analysis. Addict Behav. 2016 Feb;53:80–5. </w:t>
      </w:r>
    </w:p>
    <w:p w14:paraId="09DD42B0" w14:textId="77777777" w:rsidR="00A814BA" w:rsidRPr="00A814BA" w:rsidRDefault="00A814BA" w:rsidP="00A814BA">
      <w:pPr>
        <w:pStyle w:val="Bibliography"/>
        <w:rPr>
          <w:rFonts w:ascii="Calibri" w:cs="Calibri"/>
        </w:rPr>
      </w:pPr>
      <w:r w:rsidRPr="00A814BA">
        <w:rPr>
          <w:rFonts w:ascii="Calibri" w:cs="Calibri"/>
        </w:rPr>
        <w:t>19.</w:t>
      </w:r>
      <w:r w:rsidRPr="00A814BA">
        <w:rPr>
          <w:rFonts w:ascii="Calibri" w:cs="Calibri"/>
        </w:rPr>
        <w:tab/>
        <w:t xml:space="preserve">Borrelli B, Gaynor S, Tooley E, Armitage CJ, Wearden A, Bartlett YK. Identification of three different types of smokers who are not motivated to quit: Results from a latent class analysis. Health Psychol. 2018 Feb;37(2):179–87. </w:t>
      </w:r>
    </w:p>
    <w:p w14:paraId="08541A9B" w14:textId="77777777" w:rsidR="00A814BA" w:rsidRPr="00A814BA" w:rsidRDefault="00A814BA" w:rsidP="00A814BA">
      <w:pPr>
        <w:pStyle w:val="Bibliography"/>
        <w:rPr>
          <w:rFonts w:ascii="Calibri" w:cs="Calibri"/>
        </w:rPr>
      </w:pPr>
      <w:r w:rsidRPr="00A814BA">
        <w:rPr>
          <w:rFonts w:ascii="Calibri" w:cs="Calibri"/>
        </w:rPr>
        <w:t>20.</w:t>
      </w:r>
      <w:r w:rsidRPr="00A814BA">
        <w:rPr>
          <w:rFonts w:ascii="Calibri" w:cs="Calibri"/>
        </w:rPr>
        <w:tab/>
        <w:t xml:space="preserve">McCarthy DE, Ebssa L, Witkiewitz K, Shiffman S. Paths to tobacco abstinence: A repeated-measures latent class analysis. J Consult Clin Psychol. 2015 Aug;83(4):696–708. </w:t>
      </w:r>
    </w:p>
    <w:p w14:paraId="1D8D566C" w14:textId="77777777" w:rsidR="00A814BA" w:rsidRPr="00A814BA" w:rsidRDefault="00A814BA" w:rsidP="00A814BA">
      <w:pPr>
        <w:pStyle w:val="Bibliography"/>
        <w:rPr>
          <w:rFonts w:ascii="Calibri" w:cs="Calibri"/>
        </w:rPr>
      </w:pPr>
      <w:r w:rsidRPr="00A814BA">
        <w:rPr>
          <w:rFonts w:ascii="Calibri" w:cs="Calibri"/>
        </w:rPr>
        <w:t>21.</w:t>
      </w:r>
      <w:r w:rsidRPr="00A814BA">
        <w:rPr>
          <w:rFonts w:ascii="Calibri" w:cs="Calibri"/>
        </w:rPr>
        <w:tab/>
        <w:t xml:space="preserve">Fagerstrom KO, Heatherton TF, Kozlowski LT. Nicotine addiction and its assessment. Ear Nose Throat J. 1990 Nov;69(11):763–5. </w:t>
      </w:r>
    </w:p>
    <w:p w14:paraId="523923DB" w14:textId="77777777" w:rsidR="00A814BA" w:rsidRPr="00A814BA" w:rsidRDefault="00A814BA" w:rsidP="00A814BA">
      <w:pPr>
        <w:pStyle w:val="Bibliography"/>
        <w:rPr>
          <w:rFonts w:ascii="Calibri" w:cs="Calibri"/>
        </w:rPr>
      </w:pPr>
      <w:r w:rsidRPr="00A814BA">
        <w:rPr>
          <w:rFonts w:ascii="Calibri" w:cs="Calibri"/>
        </w:rPr>
        <w:lastRenderedPageBreak/>
        <w:t>22.</w:t>
      </w:r>
      <w:r w:rsidRPr="00A814BA">
        <w:rPr>
          <w:rFonts w:ascii="Calibri" w:cs="Calibri"/>
        </w:rPr>
        <w:tab/>
        <w:t xml:space="preserve">Hays RD, Sherbourne CD, Mazel RM. The rand 36-item health survey 1.0. Health Econ. 1993 Oct;2(3):217–27. </w:t>
      </w:r>
    </w:p>
    <w:p w14:paraId="7521725B" w14:textId="77777777" w:rsidR="00A814BA" w:rsidRPr="00A814BA" w:rsidRDefault="00A814BA" w:rsidP="00A814BA">
      <w:pPr>
        <w:pStyle w:val="Bibliography"/>
        <w:rPr>
          <w:rFonts w:ascii="Calibri" w:cs="Calibri"/>
        </w:rPr>
      </w:pPr>
      <w:r w:rsidRPr="00A814BA">
        <w:rPr>
          <w:rFonts w:ascii="Calibri" w:cs="Calibri"/>
        </w:rPr>
        <w:t>23.</w:t>
      </w:r>
      <w:r w:rsidRPr="00A814BA">
        <w:rPr>
          <w:rFonts w:ascii="Calibri" w:cs="Calibri"/>
        </w:rPr>
        <w:tab/>
        <w:t xml:space="preserve">Hays RD, Morales LS. The RAND-36 measure of health-related quality of life. Ann Med. 2001 Jan;33(5):350–7. </w:t>
      </w:r>
    </w:p>
    <w:p w14:paraId="1F2CF92F" w14:textId="77777777" w:rsidR="00A814BA" w:rsidRPr="00A814BA" w:rsidRDefault="00A814BA" w:rsidP="00A814BA">
      <w:pPr>
        <w:pStyle w:val="Bibliography"/>
        <w:rPr>
          <w:rFonts w:ascii="Calibri" w:cs="Calibri"/>
        </w:rPr>
      </w:pPr>
      <w:r w:rsidRPr="00A814BA">
        <w:rPr>
          <w:rFonts w:ascii="Calibri" w:cs="Calibri"/>
        </w:rPr>
        <w:t>24.</w:t>
      </w:r>
      <w:r w:rsidRPr="00A814BA">
        <w:rPr>
          <w:rFonts w:ascii="Calibri" w:cs="Calibri"/>
        </w:rPr>
        <w:tab/>
        <w:t xml:space="preserve">Hays RD, Prince-Embury S, Chen H. RAND-36 health status inventory. Psychological Corporation San Antonio, TX; 1998. </w:t>
      </w:r>
    </w:p>
    <w:p w14:paraId="1B6037C0" w14:textId="77777777" w:rsidR="00A814BA" w:rsidRPr="00A814BA" w:rsidRDefault="00A814BA" w:rsidP="00A814BA">
      <w:pPr>
        <w:pStyle w:val="Bibliography"/>
        <w:rPr>
          <w:rFonts w:ascii="Calibri" w:cs="Calibri"/>
        </w:rPr>
      </w:pPr>
      <w:r w:rsidRPr="00A814BA">
        <w:rPr>
          <w:rFonts w:ascii="Calibri" w:cs="Calibri"/>
        </w:rPr>
        <w:t>25.</w:t>
      </w:r>
      <w:r w:rsidRPr="00A814BA">
        <w:rPr>
          <w:rFonts w:ascii="Calibri" w:cs="Calibri"/>
        </w:rPr>
        <w:tab/>
        <w:t xml:space="preserve">Proust-Lima C, Philipps V, Liquet B. Estimation of Extended Mixed Models Using Latent Classes and Latent Processes: The </w:t>
      </w:r>
      <w:r w:rsidRPr="00A814BA">
        <w:rPr>
          <w:rFonts w:ascii="Calibri" w:cs="Calibri"/>
          <w:i/>
          <w:iCs/>
        </w:rPr>
        <w:t>R</w:t>
      </w:r>
      <w:r w:rsidRPr="00A814BA">
        <w:rPr>
          <w:rFonts w:ascii="Calibri" w:cs="Calibri"/>
        </w:rPr>
        <w:t xml:space="preserve"> Package </w:t>
      </w:r>
      <w:r w:rsidRPr="00A814BA">
        <w:rPr>
          <w:rFonts w:ascii="Calibri" w:cs="Calibri"/>
          <w:b/>
          <w:bCs/>
        </w:rPr>
        <w:t>lcmm</w:t>
      </w:r>
      <w:r w:rsidRPr="00A814BA">
        <w:rPr>
          <w:rFonts w:ascii="Calibri" w:cs="Calibri"/>
        </w:rPr>
        <w:t>. J Stat Softw [Internet]. 2017 [cited 2022 Nov 14];78(2). Available from: http://www.jstatsoft.org/v78/i02/</w:t>
      </w:r>
    </w:p>
    <w:p w14:paraId="554772A7" w14:textId="77777777" w:rsidR="00A814BA" w:rsidRPr="00A814BA" w:rsidRDefault="00A814BA" w:rsidP="00A814BA">
      <w:pPr>
        <w:pStyle w:val="Bibliography"/>
        <w:rPr>
          <w:rFonts w:ascii="Calibri" w:cs="Calibri"/>
        </w:rPr>
      </w:pPr>
      <w:r w:rsidRPr="00A814BA">
        <w:rPr>
          <w:rFonts w:ascii="Calibri" w:cs="Calibri"/>
        </w:rPr>
        <w:t>26.</w:t>
      </w:r>
      <w:r w:rsidRPr="00A814BA">
        <w:rPr>
          <w:rFonts w:ascii="Calibri" w:cs="Calibri"/>
        </w:rPr>
        <w:tab/>
        <w:t xml:space="preserve">Hagenaars JA, McCutcheon AL, editors. Applied latent class analysis. Cambridge ; New York: Cambridge University Press; 2002. 454 p. </w:t>
      </w:r>
    </w:p>
    <w:p w14:paraId="31064976" w14:textId="77777777" w:rsidR="00A814BA" w:rsidRPr="00A814BA" w:rsidRDefault="00A814BA" w:rsidP="00A814BA">
      <w:pPr>
        <w:pStyle w:val="Bibliography"/>
        <w:rPr>
          <w:rFonts w:ascii="Calibri" w:cs="Calibri"/>
        </w:rPr>
      </w:pPr>
      <w:r w:rsidRPr="00A814BA">
        <w:rPr>
          <w:rFonts w:ascii="Calibri" w:cs="Calibri"/>
        </w:rPr>
        <w:t>27.</w:t>
      </w:r>
      <w:r w:rsidRPr="00A814BA">
        <w:rPr>
          <w:rFonts w:ascii="Calibri" w:cs="Calibri"/>
        </w:rPr>
        <w:tab/>
        <w:t>Proust-Lima C, Philipps V, Diakite A, Liquet B. lcmm: Extended Mixed Models Using Latent Classes and Latent Processes [Internet]. 2022. Available from: https://cran.r-project.org/package=lcmm</w:t>
      </w:r>
    </w:p>
    <w:p w14:paraId="593CF0B5" w14:textId="77777777" w:rsidR="00A814BA" w:rsidRPr="00A814BA" w:rsidRDefault="00A814BA" w:rsidP="00A814BA">
      <w:pPr>
        <w:pStyle w:val="Bibliography"/>
        <w:rPr>
          <w:rFonts w:ascii="Calibri" w:cs="Calibri"/>
        </w:rPr>
      </w:pPr>
      <w:r w:rsidRPr="00A814BA">
        <w:rPr>
          <w:rFonts w:ascii="Calibri" w:cs="Calibri"/>
        </w:rPr>
        <w:t>28.</w:t>
      </w:r>
      <w:r w:rsidRPr="00A814BA">
        <w:rPr>
          <w:rFonts w:ascii="Calibri" w:cs="Calibri"/>
        </w:rPr>
        <w:tab/>
        <w:t xml:space="preserve">Friedman J, Hastie T, Tibshirani R. Regularization Paths for Generalized Linear Models via Coordinate Descent. J Stat Softw. 2010;33(1):1–22. </w:t>
      </w:r>
    </w:p>
    <w:p w14:paraId="11EB3C7A" w14:textId="77777777" w:rsidR="00A814BA" w:rsidRPr="00A814BA" w:rsidRDefault="00A814BA" w:rsidP="00A814BA">
      <w:pPr>
        <w:pStyle w:val="Bibliography"/>
        <w:rPr>
          <w:rFonts w:ascii="Calibri" w:cs="Calibri"/>
        </w:rPr>
      </w:pPr>
      <w:r w:rsidRPr="00A814BA">
        <w:rPr>
          <w:rFonts w:ascii="Calibri" w:cs="Calibri"/>
        </w:rPr>
        <w:t>29.</w:t>
      </w:r>
      <w:r w:rsidRPr="00A814BA">
        <w:rPr>
          <w:rFonts w:ascii="Calibri" w:cs="Calibri"/>
        </w:rPr>
        <w:tab/>
        <w:t xml:space="preserve">Simon N, Friedman J, Hastie T, Tibshirani R. Regularization Paths for Cox’s Proportional Hazards Model via Coordinate Descent. J Stat Softw. 2011;39(5):1–13. </w:t>
      </w:r>
    </w:p>
    <w:p w14:paraId="087BDD4E" w14:textId="77777777" w:rsidR="00A814BA" w:rsidRPr="00A814BA" w:rsidRDefault="00A814BA" w:rsidP="00A814BA">
      <w:pPr>
        <w:pStyle w:val="Bibliography"/>
        <w:rPr>
          <w:rFonts w:ascii="Calibri" w:cs="Calibri"/>
        </w:rPr>
      </w:pPr>
      <w:r w:rsidRPr="00A814BA">
        <w:rPr>
          <w:rFonts w:ascii="Calibri" w:cs="Calibri"/>
        </w:rPr>
        <w:t>30.</w:t>
      </w:r>
      <w:r w:rsidRPr="00A814BA">
        <w:rPr>
          <w:rFonts w:ascii="Calibri" w:cs="Calibri"/>
        </w:rPr>
        <w:tab/>
        <w:t>Breiman L, Friedman JH, Olshen RA, Stone CJ. Classification And Regression Trees [Internet]. 1st ed. Routledge; 2017 [cited 2022 Nov 23]. Available from: https://www.taylorfrancis.com/books/9781351460491</w:t>
      </w:r>
    </w:p>
    <w:p w14:paraId="12E5A9AB" w14:textId="77777777" w:rsidR="00A814BA" w:rsidRPr="00A814BA" w:rsidRDefault="00A814BA" w:rsidP="00A814BA">
      <w:pPr>
        <w:pStyle w:val="Bibliography"/>
        <w:rPr>
          <w:rFonts w:ascii="Calibri" w:cs="Calibri"/>
        </w:rPr>
      </w:pPr>
      <w:r w:rsidRPr="00A814BA">
        <w:rPr>
          <w:rFonts w:ascii="Calibri" w:cs="Calibri"/>
        </w:rPr>
        <w:t>31.</w:t>
      </w:r>
      <w:r w:rsidRPr="00A814BA">
        <w:rPr>
          <w:rFonts w:ascii="Calibri" w:cs="Calibri"/>
        </w:rPr>
        <w:tab/>
        <w:t xml:space="preserve">Mason SJ, Graham NE. Areas beneath the relative operating characteristics (ROC) and relative operating levels (ROL) curves: Statistical significance and interpretation. Q J R Meteorol Soc. 2002 Jul 15;128(584):2145–66. </w:t>
      </w:r>
    </w:p>
    <w:p w14:paraId="0FAABEAB" w14:textId="77777777" w:rsidR="00A814BA" w:rsidRPr="00A814BA" w:rsidRDefault="00A814BA" w:rsidP="00A814BA">
      <w:pPr>
        <w:pStyle w:val="Bibliography"/>
        <w:rPr>
          <w:rFonts w:ascii="Calibri" w:cs="Calibri"/>
        </w:rPr>
      </w:pPr>
      <w:r w:rsidRPr="00A814BA">
        <w:rPr>
          <w:rFonts w:ascii="Calibri" w:cs="Calibri"/>
        </w:rPr>
        <w:t>32.</w:t>
      </w:r>
      <w:r w:rsidRPr="00A814BA">
        <w:rPr>
          <w:rFonts w:ascii="Calibri" w:cs="Calibri"/>
        </w:rPr>
        <w:tab/>
        <w:t xml:space="preserve">Lasser K, Boyd JW, Woolhandler S, Himmelstein DU, McCormick D, Bor DH. Smoking and Mental Illness: A Population-Based Prevalence Study. JAMA. 2000 Nov 22;284(20):2606. </w:t>
      </w:r>
    </w:p>
    <w:p w14:paraId="24616CC8" w14:textId="77777777" w:rsidR="00A814BA" w:rsidRPr="00A814BA" w:rsidRDefault="00A814BA" w:rsidP="00A814BA">
      <w:pPr>
        <w:pStyle w:val="Bibliography"/>
        <w:rPr>
          <w:rFonts w:ascii="Calibri" w:cs="Calibri"/>
        </w:rPr>
      </w:pPr>
      <w:r w:rsidRPr="00A814BA">
        <w:rPr>
          <w:rFonts w:ascii="Calibri" w:cs="Calibri"/>
        </w:rPr>
        <w:t>33.</w:t>
      </w:r>
      <w:r w:rsidRPr="00A814BA">
        <w:rPr>
          <w:rFonts w:ascii="Calibri" w:cs="Calibri"/>
        </w:rPr>
        <w:tab/>
        <w:t xml:space="preserve">Tidey JW, Miller ME. Smoking cessation and reduction in people with chronic mental illness. BMJ. 2015 Sep 21;h4065. </w:t>
      </w:r>
    </w:p>
    <w:p w14:paraId="4896F325" w14:textId="77777777" w:rsidR="00A814BA" w:rsidRPr="00A814BA" w:rsidRDefault="00A814BA" w:rsidP="00A814BA">
      <w:pPr>
        <w:pStyle w:val="Bibliography"/>
        <w:rPr>
          <w:rFonts w:ascii="Calibri" w:cs="Calibri"/>
        </w:rPr>
      </w:pPr>
      <w:r w:rsidRPr="00A814BA">
        <w:rPr>
          <w:rFonts w:ascii="Calibri" w:cs="Calibri"/>
        </w:rPr>
        <w:t>34.</w:t>
      </w:r>
      <w:r w:rsidRPr="00A814BA">
        <w:rPr>
          <w:rFonts w:ascii="Calibri" w:cs="Calibri"/>
        </w:rPr>
        <w:tab/>
        <w:t xml:space="preserve">Klemperer EM, Hughes JR, Naud S. Distal Measurements Can Produce False Negative Results: A Prospective Secondary Analysis of a Natural History Study. Nicotine Tob Res. 2019 Nov 19;21(12):1727–30. </w:t>
      </w:r>
    </w:p>
    <w:p w14:paraId="61FABF03" w14:textId="77777777" w:rsidR="00A814BA" w:rsidRPr="00A814BA" w:rsidRDefault="00A814BA" w:rsidP="00A814BA">
      <w:pPr>
        <w:pStyle w:val="Bibliography"/>
        <w:rPr>
          <w:rFonts w:ascii="Calibri" w:cs="Calibri"/>
        </w:rPr>
      </w:pPr>
      <w:r w:rsidRPr="00A814BA">
        <w:rPr>
          <w:rFonts w:ascii="Calibri" w:cs="Calibri"/>
        </w:rPr>
        <w:lastRenderedPageBreak/>
        <w:t>35.</w:t>
      </w:r>
      <w:r w:rsidRPr="00A814BA">
        <w:rPr>
          <w:rFonts w:ascii="Calibri" w:cs="Calibri"/>
        </w:rPr>
        <w:tab/>
        <w:t xml:space="preserve">Benowitz NL, Bernert JT, Foulds J, Hecht SS, Jacob P, Jarvis MJ, et al. Biochemical Verification of Tobacco Use and Abstinence: 2019 Update. Nicotine Tob Res. 2020 Jun 12;22(7):1086–97. </w:t>
      </w:r>
    </w:p>
    <w:p w14:paraId="6B7EB77F" w14:textId="77777777" w:rsidR="00A814BA" w:rsidRPr="00A814BA" w:rsidRDefault="00A814BA" w:rsidP="00A814BA">
      <w:pPr>
        <w:pStyle w:val="Bibliography"/>
        <w:rPr>
          <w:rFonts w:ascii="Calibri" w:cs="Calibri"/>
        </w:rPr>
      </w:pPr>
      <w:r w:rsidRPr="00A814BA">
        <w:rPr>
          <w:rFonts w:ascii="Calibri" w:cs="Calibri"/>
        </w:rPr>
        <w:t>36.</w:t>
      </w:r>
      <w:r w:rsidRPr="00A814BA">
        <w:rPr>
          <w:rFonts w:ascii="Calibri" w:cs="Calibri"/>
        </w:rPr>
        <w:tab/>
        <w:t xml:space="preserve">Piper ME, Bullen C, Krishnan-Sarin S, Rigotti NA, Steinberg ML, Streck JM, et al. Defining and Measuring Abstinence in Clinical Trials of Smoking Cessation Interventions: An Updated Review. Nicotine Tob Res. 2020 Jun 12;22(7):1098–106. </w:t>
      </w:r>
    </w:p>
    <w:p w14:paraId="7C0CB979" w14:textId="62B1DA5C" w:rsidR="00783274" w:rsidRPr="00783274" w:rsidRDefault="0035627A" w:rsidP="00783274">
      <w:r>
        <w:fldChar w:fldCharType="end"/>
      </w:r>
    </w:p>
    <w:p w14:paraId="6EEAC0AF" w14:textId="3EEEF74E" w:rsidR="00783274" w:rsidRDefault="00783274" w:rsidP="00783274"/>
    <w:p w14:paraId="70923D61" w14:textId="77777777" w:rsidR="00783274" w:rsidRPr="00783274" w:rsidRDefault="00783274" w:rsidP="00783274"/>
    <w:sectPr w:rsidR="00783274" w:rsidRPr="00783274" w:rsidSect="00D45A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thony Barrows" w:date="2023-01-02T16:04:00Z" w:initials="AB">
    <w:p w14:paraId="719E868E" w14:textId="77777777" w:rsidR="003F237F" w:rsidRDefault="003F237F" w:rsidP="00036876">
      <w:r>
        <w:rPr>
          <w:rStyle w:val="CommentReference"/>
        </w:rPr>
        <w:annotationRef/>
      </w:r>
      <w:r>
        <w:rPr>
          <w:sz w:val="20"/>
          <w:szCs w:val="20"/>
        </w:rPr>
        <w:t>Placeholders</w:t>
      </w:r>
    </w:p>
  </w:comment>
  <w:comment w:id="2" w:author="Anthony Barrows" w:date="2022-12-08T14:19:00Z" w:initials="AB">
    <w:p w14:paraId="65250F4C" w14:textId="0AB043AE" w:rsidR="000F2C3A" w:rsidRDefault="000F2C3A" w:rsidP="007669D6">
      <w:r>
        <w:rPr>
          <w:rStyle w:val="CommentReference"/>
        </w:rPr>
        <w:annotationRef/>
      </w:r>
      <w:r>
        <w:rPr>
          <w:sz w:val="20"/>
          <w:szCs w:val="20"/>
        </w:rPr>
        <w:t>Technically we didn’t “control for” participant characteristics, we used them — in addition to latent class — to predict smoking cessation.</w:t>
      </w:r>
    </w:p>
  </w:comment>
  <w:comment w:id="6" w:author="Anthony Barrows" w:date="2023-01-02T09:37:00Z" w:initials="AB">
    <w:p w14:paraId="19D61220" w14:textId="77777777" w:rsidR="00C953C0" w:rsidRDefault="00C953C0" w:rsidP="008D385F">
      <w:r>
        <w:rPr>
          <w:rStyle w:val="CommentReference"/>
        </w:rPr>
        <w:annotationRef/>
      </w:r>
      <w:r>
        <w:rPr>
          <w:sz w:val="20"/>
          <w:szCs w:val="20"/>
        </w:rPr>
        <w:t>These are STROBE items. Not sure what to insert here.</w:t>
      </w:r>
    </w:p>
  </w:comment>
  <w:comment w:id="10" w:author="Anthony Barrows" w:date="2022-11-14T09:18:00Z" w:initials="AB">
    <w:p w14:paraId="785D8DD3" w14:textId="09A4AEA0" w:rsidR="00015C4C" w:rsidRDefault="00015C4C" w:rsidP="00A65AF8">
      <w:r>
        <w:rPr>
          <w:rStyle w:val="CommentReference"/>
        </w:rPr>
        <w:annotationRef/>
      </w:r>
      <w:r>
        <w:rPr>
          <w:sz w:val="20"/>
          <w:szCs w:val="20"/>
        </w:rPr>
        <w:t>Citation, revise</w:t>
      </w:r>
    </w:p>
  </w:comment>
  <w:comment w:id="45" w:author="Anthony Barrows" w:date="2023-01-02T15:39:00Z" w:initials="AB">
    <w:p w14:paraId="6EE621EE" w14:textId="77777777" w:rsidR="0064430E" w:rsidRDefault="0064430E" w:rsidP="008238F4">
      <w:r>
        <w:rPr>
          <w:rStyle w:val="CommentReference"/>
        </w:rPr>
        <w:annotationRef/>
      </w:r>
      <w:r>
        <w:rPr>
          <w:sz w:val="20"/>
          <w:szCs w:val="20"/>
        </w:rPr>
        <w:t>It may be worth noting that the number of participants used to predict follow-up CO values was substantially less than the number included in LCA. This is clear from the results section, but it’s certainly a limitation.</w:t>
      </w:r>
    </w:p>
    <w:p w14:paraId="0DB09FE0" w14:textId="77777777" w:rsidR="0064430E" w:rsidRDefault="0064430E" w:rsidP="008238F4"/>
    <w:p w14:paraId="3B1150F5" w14:textId="77777777" w:rsidR="0064430E" w:rsidRDefault="0064430E" w:rsidP="008238F4">
      <w:r>
        <w:rPr>
          <w:sz w:val="20"/>
          <w:szCs w:val="20"/>
        </w:rPr>
        <w:t xml:space="preserve">However, 911 participants is still a formidable number. </w:t>
      </w:r>
    </w:p>
  </w:comment>
  <w:comment w:id="48" w:author="Anthony Barrows" w:date="2023-01-02T15:55:00Z" w:initials="AB">
    <w:p w14:paraId="415788C8" w14:textId="77777777" w:rsidR="004E074A" w:rsidRDefault="004E074A" w:rsidP="008F3515">
      <w:r>
        <w:rPr>
          <w:rStyle w:val="CommentReference"/>
        </w:rPr>
        <w:annotationRef/>
      </w:r>
      <w:r>
        <w:rPr>
          <w:sz w:val="20"/>
          <w:szCs w:val="20"/>
        </w:rPr>
        <w:t>This is weak, I know.</w:t>
      </w:r>
    </w:p>
  </w:comment>
  <w:comment w:id="49" w:author="Anthony Barrows" w:date="2023-01-02T15:43:00Z" w:initials="AB">
    <w:p w14:paraId="47A61BB9" w14:textId="4635E514" w:rsidR="00376843" w:rsidRDefault="00376843" w:rsidP="00FE0C2E">
      <w:r>
        <w:rPr>
          <w:rStyle w:val="CommentReference"/>
        </w:rPr>
        <w:annotationRef/>
      </w:r>
      <w:r>
        <w:rPr>
          <w:sz w:val="20"/>
          <w:szCs w:val="20"/>
        </w:rPr>
        <w:t xml:space="preserve">I’m not sure what EXACTLY we want to show here. This is essentially a plot of the residuals from linear regression, and a reviewer might be quick to point out that they’re awful. The important thing is that we can explain more variance in 1-year CO values with latent class than without, and this doesn’t explicitly show that. </w:t>
      </w:r>
    </w:p>
    <w:p w14:paraId="4A825A8E" w14:textId="77777777" w:rsidR="00376843" w:rsidRDefault="00376843" w:rsidP="00FE0C2E"/>
    <w:p w14:paraId="198263B0" w14:textId="77777777" w:rsidR="00376843" w:rsidRDefault="00376843" w:rsidP="00FE0C2E">
      <w:r>
        <w:rPr>
          <w:sz w:val="20"/>
          <w:szCs w:val="20"/>
        </w:rPr>
        <w:t>Initially, I had hoped that coloring a scatter plot by latent class would reveal neat clusters above and below the quit line, but that didn’t happen. I’ll happily take any sugges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9E868E" w15:done="0"/>
  <w15:commentEx w15:paraId="65250F4C" w15:done="0"/>
  <w15:commentEx w15:paraId="19D61220" w15:done="0"/>
  <w15:commentEx w15:paraId="785D8DD3" w15:done="0"/>
  <w15:commentEx w15:paraId="3B1150F5" w15:done="0"/>
  <w15:commentEx w15:paraId="415788C8" w15:done="0"/>
  <w15:commentEx w15:paraId="198263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7EFA" w16cex:dateUtc="2023-01-02T21:04:00Z"/>
  <w16cex:commentExtensible w16cex:durableId="273C70EC" w16cex:dateUtc="2022-12-08T19:19:00Z"/>
  <w16cex:commentExtensible w16cex:durableId="275D2471" w16cex:dateUtc="2023-01-02T14:37:00Z"/>
  <w16cex:commentExtensible w16cex:durableId="271C8667" w16cex:dateUtc="2022-11-14T14:18:00Z"/>
  <w16cex:commentExtensible w16cex:durableId="275D7948" w16cex:dateUtc="2023-01-02T20:39:00Z"/>
  <w16cex:commentExtensible w16cex:durableId="275D7CE1" w16cex:dateUtc="2023-01-02T20:55:00Z"/>
  <w16cex:commentExtensible w16cex:durableId="275D7A14" w16cex:dateUtc="2023-01-02T2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9E868E" w16cid:durableId="275D7EFA"/>
  <w16cid:commentId w16cid:paraId="65250F4C" w16cid:durableId="273C70EC"/>
  <w16cid:commentId w16cid:paraId="19D61220" w16cid:durableId="275D2471"/>
  <w16cid:commentId w16cid:paraId="785D8DD3" w16cid:durableId="271C8667"/>
  <w16cid:commentId w16cid:paraId="3B1150F5" w16cid:durableId="275D7948"/>
  <w16cid:commentId w16cid:paraId="415788C8" w16cid:durableId="275D7CE1"/>
  <w16cid:commentId w16cid:paraId="198263B0" w16cid:durableId="275D7A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AA70BE"/>
    <w:multiLevelType w:val="hybridMultilevel"/>
    <w:tmpl w:val="26F28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633479"/>
    <w:multiLevelType w:val="multilevel"/>
    <w:tmpl w:val="9F4EF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BD40CE7"/>
    <w:multiLevelType w:val="hybridMultilevel"/>
    <w:tmpl w:val="5F60716A"/>
    <w:lvl w:ilvl="0" w:tplc="B1C43E96">
      <w:start w:val="1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525E28"/>
    <w:multiLevelType w:val="hybridMultilevel"/>
    <w:tmpl w:val="E670F8E2"/>
    <w:lvl w:ilvl="0" w:tplc="F07AFFB2">
      <w:start w:val="1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5394049">
    <w:abstractNumId w:val="1"/>
  </w:num>
  <w:num w:numId="2" w16cid:durableId="829830788">
    <w:abstractNumId w:val="0"/>
  </w:num>
  <w:num w:numId="3" w16cid:durableId="578518307">
    <w:abstractNumId w:val="3"/>
  </w:num>
  <w:num w:numId="4" w16cid:durableId="108549378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Barrows">
    <w15:presenceInfo w15:providerId="AD" w15:userId="S::ajbarrow@uvm.edu::4c6c1da1-9b4d-4fcf-8538-8858cd6e4b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3274"/>
    <w:rsid w:val="00005AE9"/>
    <w:rsid w:val="00012912"/>
    <w:rsid w:val="00015955"/>
    <w:rsid w:val="00015C4C"/>
    <w:rsid w:val="000214B5"/>
    <w:rsid w:val="00026A10"/>
    <w:rsid w:val="0005335E"/>
    <w:rsid w:val="00060B98"/>
    <w:rsid w:val="000666F1"/>
    <w:rsid w:val="00084CA5"/>
    <w:rsid w:val="000878C3"/>
    <w:rsid w:val="00092538"/>
    <w:rsid w:val="0009488B"/>
    <w:rsid w:val="000961EA"/>
    <w:rsid w:val="000A5442"/>
    <w:rsid w:val="000C59FC"/>
    <w:rsid w:val="000C6CE3"/>
    <w:rsid w:val="000C7ECD"/>
    <w:rsid w:val="000D12F3"/>
    <w:rsid w:val="000D2BD4"/>
    <w:rsid w:val="000D4380"/>
    <w:rsid w:val="000D4791"/>
    <w:rsid w:val="000F2888"/>
    <w:rsid w:val="000F2C3A"/>
    <w:rsid w:val="000F6BEB"/>
    <w:rsid w:val="00102B38"/>
    <w:rsid w:val="00102BD4"/>
    <w:rsid w:val="00107CAD"/>
    <w:rsid w:val="00107FB5"/>
    <w:rsid w:val="00111CD6"/>
    <w:rsid w:val="001149AC"/>
    <w:rsid w:val="00115284"/>
    <w:rsid w:val="00125571"/>
    <w:rsid w:val="00126305"/>
    <w:rsid w:val="001354E1"/>
    <w:rsid w:val="001402E7"/>
    <w:rsid w:val="0015337C"/>
    <w:rsid w:val="001576F3"/>
    <w:rsid w:val="00157CB4"/>
    <w:rsid w:val="00163C4E"/>
    <w:rsid w:val="001640E3"/>
    <w:rsid w:val="0017327B"/>
    <w:rsid w:val="00185249"/>
    <w:rsid w:val="001B1912"/>
    <w:rsid w:val="001C04F5"/>
    <w:rsid w:val="001C2DDD"/>
    <w:rsid w:val="001D1860"/>
    <w:rsid w:val="001D2B9B"/>
    <w:rsid w:val="001E0CC4"/>
    <w:rsid w:val="001F3BB6"/>
    <w:rsid w:val="001F4FF4"/>
    <w:rsid w:val="002051D4"/>
    <w:rsid w:val="002165EB"/>
    <w:rsid w:val="00221422"/>
    <w:rsid w:val="00231795"/>
    <w:rsid w:val="00242011"/>
    <w:rsid w:val="00247FD3"/>
    <w:rsid w:val="00252FB5"/>
    <w:rsid w:val="00256638"/>
    <w:rsid w:val="002643A1"/>
    <w:rsid w:val="00282C65"/>
    <w:rsid w:val="002863E5"/>
    <w:rsid w:val="00295D0C"/>
    <w:rsid w:val="002A36EC"/>
    <w:rsid w:val="002A47AF"/>
    <w:rsid w:val="002A499B"/>
    <w:rsid w:val="002B40D5"/>
    <w:rsid w:val="002B6AEB"/>
    <w:rsid w:val="002C0499"/>
    <w:rsid w:val="002D2543"/>
    <w:rsid w:val="002D62DA"/>
    <w:rsid w:val="002E1361"/>
    <w:rsid w:val="002E1B0F"/>
    <w:rsid w:val="002E7770"/>
    <w:rsid w:val="002F73F0"/>
    <w:rsid w:val="003132A3"/>
    <w:rsid w:val="00314B1E"/>
    <w:rsid w:val="00330241"/>
    <w:rsid w:val="00334259"/>
    <w:rsid w:val="00340884"/>
    <w:rsid w:val="00340CD9"/>
    <w:rsid w:val="00341BB1"/>
    <w:rsid w:val="0034495F"/>
    <w:rsid w:val="00346452"/>
    <w:rsid w:val="00350B1A"/>
    <w:rsid w:val="003527CE"/>
    <w:rsid w:val="0035627A"/>
    <w:rsid w:val="00361787"/>
    <w:rsid w:val="00365EC1"/>
    <w:rsid w:val="00366564"/>
    <w:rsid w:val="00367090"/>
    <w:rsid w:val="00373937"/>
    <w:rsid w:val="00376843"/>
    <w:rsid w:val="00376E69"/>
    <w:rsid w:val="003778E1"/>
    <w:rsid w:val="003826DC"/>
    <w:rsid w:val="00394E55"/>
    <w:rsid w:val="003A257E"/>
    <w:rsid w:val="003A7AA3"/>
    <w:rsid w:val="003B4E93"/>
    <w:rsid w:val="003C0F3E"/>
    <w:rsid w:val="003C7FA7"/>
    <w:rsid w:val="003D5C9A"/>
    <w:rsid w:val="003D607E"/>
    <w:rsid w:val="003E0AFB"/>
    <w:rsid w:val="003E2E56"/>
    <w:rsid w:val="003E5DAF"/>
    <w:rsid w:val="003F237F"/>
    <w:rsid w:val="003F4C09"/>
    <w:rsid w:val="004064B0"/>
    <w:rsid w:val="004075C9"/>
    <w:rsid w:val="00410463"/>
    <w:rsid w:val="00411DD3"/>
    <w:rsid w:val="00412037"/>
    <w:rsid w:val="00426A6B"/>
    <w:rsid w:val="004315D2"/>
    <w:rsid w:val="004400B8"/>
    <w:rsid w:val="00444C65"/>
    <w:rsid w:val="00476F78"/>
    <w:rsid w:val="0047777B"/>
    <w:rsid w:val="00477939"/>
    <w:rsid w:val="004857F0"/>
    <w:rsid w:val="004863F5"/>
    <w:rsid w:val="00487930"/>
    <w:rsid w:val="00494C21"/>
    <w:rsid w:val="004B116F"/>
    <w:rsid w:val="004C7947"/>
    <w:rsid w:val="004E074A"/>
    <w:rsid w:val="004E2658"/>
    <w:rsid w:val="004E5BBA"/>
    <w:rsid w:val="004F388E"/>
    <w:rsid w:val="005009B8"/>
    <w:rsid w:val="00514D9D"/>
    <w:rsid w:val="00517699"/>
    <w:rsid w:val="005210A8"/>
    <w:rsid w:val="00524E8C"/>
    <w:rsid w:val="00525FD5"/>
    <w:rsid w:val="00533434"/>
    <w:rsid w:val="0054327C"/>
    <w:rsid w:val="00552D0A"/>
    <w:rsid w:val="00566BF3"/>
    <w:rsid w:val="005815D0"/>
    <w:rsid w:val="00586C77"/>
    <w:rsid w:val="00591D20"/>
    <w:rsid w:val="005946D7"/>
    <w:rsid w:val="0059664D"/>
    <w:rsid w:val="005A1839"/>
    <w:rsid w:val="005A4896"/>
    <w:rsid w:val="005C2178"/>
    <w:rsid w:val="005E2A81"/>
    <w:rsid w:val="005E42B0"/>
    <w:rsid w:val="005E5733"/>
    <w:rsid w:val="005F0481"/>
    <w:rsid w:val="005F2120"/>
    <w:rsid w:val="00604504"/>
    <w:rsid w:val="00607358"/>
    <w:rsid w:val="006125D1"/>
    <w:rsid w:val="00616007"/>
    <w:rsid w:val="006416ED"/>
    <w:rsid w:val="00643897"/>
    <w:rsid w:val="00643A73"/>
    <w:rsid w:val="0064430E"/>
    <w:rsid w:val="00653BDB"/>
    <w:rsid w:val="00657E57"/>
    <w:rsid w:val="006625D3"/>
    <w:rsid w:val="00665EC2"/>
    <w:rsid w:val="00672377"/>
    <w:rsid w:val="006756B8"/>
    <w:rsid w:val="006779F9"/>
    <w:rsid w:val="006A1077"/>
    <w:rsid w:val="006A552B"/>
    <w:rsid w:val="006B5054"/>
    <w:rsid w:val="006C103E"/>
    <w:rsid w:val="006C3F40"/>
    <w:rsid w:val="006C6492"/>
    <w:rsid w:val="006D0048"/>
    <w:rsid w:val="006D12D4"/>
    <w:rsid w:val="006D4056"/>
    <w:rsid w:val="006E53FB"/>
    <w:rsid w:val="006E555B"/>
    <w:rsid w:val="006E7CB9"/>
    <w:rsid w:val="006F0FE3"/>
    <w:rsid w:val="006F2C4A"/>
    <w:rsid w:val="006F71EF"/>
    <w:rsid w:val="007036DE"/>
    <w:rsid w:val="00707D85"/>
    <w:rsid w:val="0071328E"/>
    <w:rsid w:val="00717057"/>
    <w:rsid w:val="00730AB2"/>
    <w:rsid w:val="007329C4"/>
    <w:rsid w:val="00742B44"/>
    <w:rsid w:val="007457AB"/>
    <w:rsid w:val="00747E8A"/>
    <w:rsid w:val="00751CEF"/>
    <w:rsid w:val="007709BF"/>
    <w:rsid w:val="007748AB"/>
    <w:rsid w:val="00777AB2"/>
    <w:rsid w:val="00783274"/>
    <w:rsid w:val="00786C15"/>
    <w:rsid w:val="007902C6"/>
    <w:rsid w:val="007A129C"/>
    <w:rsid w:val="007A1BF3"/>
    <w:rsid w:val="007B0202"/>
    <w:rsid w:val="007B6D99"/>
    <w:rsid w:val="007C3E75"/>
    <w:rsid w:val="007D2CC8"/>
    <w:rsid w:val="007D616D"/>
    <w:rsid w:val="007E5374"/>
    <w:rsid w:val="007E5B69"/>
    <w:rsid w:val="007E7F94"/>
    <w:rsid w:val="00800D39"/>
    <w:rsid w:val="008026BF"/>
    <w:rsid w:val="00806206"/>
    <w:rsid w:val="00807D21"/>
    <w:rsid w:val="00813818"/>
    <w:rsid w:val="00814841"/>
    <w:rsid w:val="00820325"/>
    <w:rsid w:val="00820D6B"/>
    <w:rsid w:val="00825D01"/>
    <w:rsid w:val="0083374D"/>
    <w:rsid w:val="008354B2"/>
    <w:rsid w:val="00846E97"/>
    <w:rsid w:val="00863402"/>
    <w:rsid w:val="00865328"/>
    <w:rsid w:val="00870957"/>
    <w:rsid w:val="00875A2B"/>
    <w:rsid w:val="00877CEE"/>
    <w:rsid w:val="008821B4"/>
    <w:rsid w:val="00893571"/>
    <w:rsid w:val="00895B74"/>
    <w:rsid w:val="00895D85"/>
    <w:rsid w:val="008A0646"/>
    <w:rsid w:val="008A0D73"/>
    <w:rsid w:val="008B2D9F"/>
    <w:rsid w:val="008B5AF9"/>
    <w:rsid w:val="008E08D2"/>
    <w:rsid w:val="008F4EA9"/>
    <w:rsid w:val="00904018"/>
    <w:rsid w:val="00905BAB"/>
    <w:rsid w:val="00920215"/>
    <w:rsid w:val="00920EDF"/>
    <w:rsid w:val="00933E9B"/>
    <w:rsid w:val="00943B6F"/>
    <w:rsid w:val="009557FA"/>
    <w:rsid w:val="009612FE"/>
    <w:rsid w:val="00961771"/>
    <w:rsid w:val="0096556C"/>
    <w:rsid w:val="00965966"/>
    <w:rsid w:val="00983F2D"/>
    <w:rsid w:val="009A2ECF"/>
    <w:rsid w:val="009A5DD1"/>
    <w:rsid w:val="009B4206"/>
    <w:rsid w:val="009C0876"/>
    <w:rsid w:val="009C5F46"/>
    <w:rsid w:val="009C7BA9"/>
    <w:rsid w:val="009D595C"/>
    <w:rsid w:val="009D65BC"/>
    <w:rsid w:val="009D6BF8"/>
    <w:rsid w:val="009E5755"/>
    <w:rsid w:val="009E5C64"/>
    <w:rsid w:val="009E7849"/>
    <w:rsid w:val="00A010AB"/>
    <w:rsid w:val="00A065D6"/>
    <w:rsid w:val="00A23AB0"/>
    <w:rsid w:val="00A30BBE"/>
    <w:rsid w:val="00A34CCB"/>
    <w:rsid w:val="00A528E7"/>
    <w:rsid w:val="00A56CFD"/>
    <w:rsid w:val="00A57F09"/>
    <w:rsid w:val="00A61DEE"/>
    <w:rsid w:val="00A61E6E"/>
    <w:rsid w:val="00A67A60"/>
    <w:rsid w:val="00A71655"/>
    <w:rsid w:val="00A73035"/>
    <w:rsid w:val="00A814BA"/>
    <w:rsid w:val="00A8215D"/>
    <w:rsid w:val="00A85F5D"/>
    <w:rsid w:val="00A86BD0"/>
    <w:rsid w:val="00A94A48"/>
    <w:rsid w:val="00AA0EAA"/>
    <w:rsid w:val="00AC28D4"/>
    <w:rsid w:val="00AD3EE9"/>
    <w:rsid w:val="00AD71BD"/>
    <w:rsid w:val="00AE5DB0"/>
    <w:rsid w:val="00AF0E04"/>
    <w:rsid w:val="00AF702F"/>
    <w:rsid w:val="00B014BB"/>
    <w:rsid w:val="00B01592"/>
    <w:rsid w:val="00B04576"/>
    <w:rsid w:val="00B06742"/>
    <w:rsid w:val="00B108D7"/>
    <w:rsid w:val="00B1164C"/>
    <w:rsid w:val="00B1295C"/>
    <w:rsid w:val="00B14024"/>
    <w:rsid w:val="00B14273"/>
    <w:rsid w:val="00B22082"/>
    <w:rsid w:val="00B42899"/>
    <w:rsid w:val="00B44620"/>
    <w:rsid w:val="00B5200C"/>
    <w:rsid w:val="00B552B3"/>
    <w:rsid w:val="00B56FD5"/>
    <w:rsid w:val="00B66382"/>
    <w:rsid w:val="00B71176"/>
    <w:rsid w:val="00B93FC0"/>
    <w:rsid w:val="00BA26A0"/>
    <w:rsid w:val="00BC2F1E"/>
    <w:rsid w:val="00BC6AB4"/>
    <w:rsid w:val="00BC73F0"/>
    <w:rsid w:val="00BD2A5A"/>
    <w:rsid w:val="00BD56D7"/>
    <w:rsid w:val="00BE0B64"/>
    <w:rsid w:val="00BE5C39"/>
    <w:rsid w:val="00BF4D8B"/>
    <w:rsid w:val="00BF6DB5"/>
    <w:rsid w:val="00C01184"/>
    <w:rsid w:val="00C12E41"/>
    <w:rsid w:val="00C14777"/>
    <w:rsid w:val="00C43169"/>
    <w:rsid w:val="00C44387"/>
    <w:rsid w:val="00C60B96"/>
    <w:rsid w:val="00C6379F"/>
    <w:rsid w:val="00C70B3D"/>
    <w:rsid w:val="00C74E10"/>
    <w:rsid w:val="00C80732"/>
    <w:rsid w:val="00C953C0"/>
    <w:rsid w:val="00CA57AD"/>
    <w:rsid w:val="00CB6DF7"/>
    <w:rsid w:val="00CB7CC6"/>
    <w:rsid w:val="00CD7834"/>
    <w:rsid w:val="00CE4F63"/>
    <w:rsid w:val="00D02F3F"/>
    <w:rsid w:val="00D06124"/>
    <w:rsid w:val="00D10DB9"/>
    <w:rsid w:val="00D179B1"/>
    <w:rsid w:val="00D2229E"/>
    <w:rsid w:val="00D236A5"/>
    <w:rsid w:val="00D26F97"/>
    <w:rsid w:val="00D3145D"/>
    <w:rsid w:val="00D31B5E"/>
    <w:rsid w:val="00D31C37"/>
    <w:rsid w:val="00D322D1"/>
    <w:rsid w:val="00D34DE3"/>
    <w:rsid w:val="00D35DE3"/>
    <w:rsid w:val="00D45A83"/>
    <w:rsid w:val="00D630B5"/>
    <w:rsid w:val="00D64132"/>
    <w:rsid w:val="00D7498F"/>
    <w:rsid w:val="00D8363A"/>
    <w:rsid w:val="00D84737"/>
    <w:rsid w:val="00D91AA8"/>
    <w:rsid w:val="00D951C5"/>
    <w:rsid w:val="00DA4FA7"/>
    <w:rsid w:val="00DB4CB3"/>
    <w:rsid w:val="00DD7D9A"/>
    <w:rsid w:val="00DE36AB"/>
    <w:rsid w:val="00DF2E43"/>
    <w:rsid w:val="00DF385E"/>
    <w:rsid w:val="00E161BF"/>
    <w:rsid w:val="00E24FCC"/>
    <w:rsid w:val="00E252BA"/>
    <w:rsid w:val="00E2661D"/>
    <w:rsid w:val="00E3151C"/>
    <w:rsid w:val="00E32EFF"/>
    <w:rsid w:val="00E346B4"/>
    <w:rsid w:val="00E404CA"/>
    <w:rsid w:val="00E4272B"/>
    <w:rsid w:val="00E455B2"/>
    <w:rsid w:val="00E8053E"/>
    <w:rsid w:val="00E84654"/>
    <w:rsid w:val="00E961B0"/>
    <w:rsid w:val="00EB73F8"/>
    <w:rsid w:val="00EC1350"/>
    <w:rsid w:val="00EC44A3"/>
    <w:rsid w:val="00EC56AE"/>
    <w:rsid w:val="00EC65DF"/>
    <w:rsid w:val="00EC6E89"/>
    <w:rsid w:val="00EC7523"/>
    <w:rsid w:val="00ED22BE"/>
    <w:rsid w:val="00EE10C5"/>
    <w:rsid w:val="00EE45CB"/>
    <w:rsid w:val="00EF568B"/>
    <w:rsid w:val="00EF6F91"/>
    <w:rsid w:val="00EF73CD"/>
    <w:rsid w:val="00F00471"/>
    <w:rsid w:val="00F11A48"/>
    <w:rsid w:val="00F13DF8"/>
    <w:rsid w:val="00F1425B"/>
    <w:rsid w:val="00F23CA7"/>
    <w:rsid w:val="00F45877"/>
    <w:rsid w:val="00F72441"/>
    <w:rsid w:val="00F775B4"/>
    <w:rsid w:val="00F816A2"/>
    <w:rsid w:val="00F86D4E"/>
    <w:rsid w:val="00F9409D"/>
    <w:rsid w:val="00FA177A"/>
    <w:rsid w:val="00FC17CE"/>
    <w:rsid w:val="00FC3E2B"/>
    <w:rsid w:val="00FD1DCE"/>
    <w:rsid w:val="00FE1A3A"/>
    <w:rsid w:val="00FE25EF"/>
    <w:rsid w:val="00FF51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94A1F"/>
  <w15:chartTrackingRefBased/>
  <w15:docId w15:val="{74A13695-9D96-EE40-8282-40416F3F1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327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327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8327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327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8327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83274"/>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35627A"/>
    <w:pPr>
      <w:tabs>
        <w:tab w:val="left" w:pos="260"/>
      </w:tabs>
      <w:spacing w:after="240"/>
      <w:ind w:left="264" w:hanging="264"/>
    </w:pPr>
  </w:style>
  <w:style w:type="character" w:styleId="CommentReference">
    <w:name w:val="annotation reference"/>
    <w:basedOn w:val="DefaultParagraphFont"/>
    <w:uiPriority w:val="99"/>
    <w:semiHidden/>
    <w:unhideWhenUsed/>
    <w:rsid w:val="00015C4C"/>
    <w:rPr>
      <w:sz w:val="16"/>
      <w:szCs w:val="16"/>
    </w:rPr>
  </w:style>
  <w:style w:type="paragraph" w:styleId="CommentText">
    <w:name w:val="annotation text"/>
    <w:basedOn w:val="Normal"/>
    <w:link w:val="CommentTextChar"/>
    <w:uiPriority w:val="99"/>
    <w:semiHidden/>
    <w:unhideWhenUsed/>
    <w:rsid w:val="00015C4C"/>
    <w:rPr>
      <w:sz w:val="20"/>
      <w:szCs w:val="20"/>
    </w:rPr>
  </w:style>
  <w:style w:type="character" w:customStyle="1" w:styleId="CommentTextChar">
    <w:name w:val="Comment Text Char"/>
    <w:basedOn w:val="DefaultParagraphFont"/>
    <w:link w:val="CommentText"/>
    <w:uiPriority w:val="99"/>
    <w:semiHidden/>
    <w:rsid w:val="00015C4C"/>
    <w:rPr>
      <w:sz w:val="20"/>
      <w:szCs w:val="20"/>
    </w:rPr>
  </w:style>
  <w:style w:type="paragraph" w:styleId="CommentSubject">
    <w:name w:val="annotation subject"/>
    <w:basedOn w:val="CommentText"/>
    <w:next w:val="CommentText"/>
    <w:link w:val="CommentSubjectChar"/>
    <w:uiPriority w:val="99"/>
    <w:semiHidden/>
    <w:unhideWhenUsed/>
    <w:rsid w:val="00015C4C"/>
    <w:rPr>
      <w:b/>
      <w:bCs/>
    </w:rPr>
  </w:style>
  <w:style w:type="character" w:customStyle="1" w:styleId="CommentSubjectChar">
    <w:name w:val="Comment Subject Char"/>
    <w:basedOn w:val="CommentTextChar"/>
    <w:link w:val="CommentSubject"/>
    <w:uiPriority w:val="99"/>
    <w:semiHidden/>
    <w:rsid w:val="00015C4C"/>
    <w:rPr>
      <w:b/>
      <w:bCs/>
      <w:sz w:val="20"/>
      <w:szCs w:val="20"/>
    </w:rPr>
  </w:style>
  <w:style w:type="paragraph" w:styleId="Caption">
    <w:name w:val="caption"/>
    <w:basedOn w:val="Normal"/>
    <w:next w:val="Normal"/>
    <w:uiPriority w:val="35"/>
    <w:unhideWhenUsed/>
    <w:qFormat/>
    <w:rsid w:val="00730AB2"/>
    <w:pPr>
      <w:spacing w:after="200"/>
    </w:pPr>
    <w:rPr>
      <w:i/>
      <w:iCs/>
      <w:color w:val="44546A" w:themeColor="text2"/>
      <w:sz w:val="18"/>
      <w:szCs w:val="18"/>
    </w:rPr>
  </w:style>
  <w:style w:type="table" w:styleId="TableGrid">
    <w:name w:val="Table Grid"/>
    <w:basedOn w:val="TableNormal"/>
    <w:uiPriority w:val="39"/>
    <w:rsid w:val="007B02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D2A5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BD2A5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BD2A5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533434"/>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B44620"/>
    <w:pPr>
      <w:ind w:left="720"/>
      <w:contextualSpacing/>
    </w:pPr>
  </w:style>
  <w:style w:type="paragraph" w:styleId="Revision">
    <w:name w:val="Revision"/>
    <w:hidden/>
    <w:uiPriority w:val="99"/>
    <w:semiHidden/>
    <w:rsid w:val="00B44620"/>
  </w:style>
  <w:style w:type="paragraph" w:styleId="NoSpacing">
    <w:name w:val="No Spacing"/>
    <w:uiPriority w:val="1"/>
    <w:qFormat/>
    <w:rsid w:val="00BD56D7"/>
  </w:style>
  <w:style w:type="paragraph" w:styleId="Title">
    <w:name w:val="Title"/>
    <w:basedOn w:val="Normal"/>
    <w:next w:val="Normal"/>
    <w:link w:val="TitleChar"/>
    <w:uiPriority w:val="10"/>
    <w:qFormat/>
    <w:rsid w:val="00786C1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6C15"/>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79856">
      <w:bodyDiv w:val="1"/>
      <w:marLeft w:val="0"/>
      <w:marRight w:val="0"/>
      <w:marTop w:val="0"/>
      <w:marBottom w:val="0"/>
      <w:divBdr>
        <w:top w:val="none" w:sz="0" w:space="0" w:color="auto"/>
        <w:left w:val="none" w:sz="0" w:space="0" w:color="auto"/>
        <w:bottom w:val="none" w:sz="0" w:space="0" w:color="auto"/>
        <w:right w:val="none" w:sz="0" w:space="0" w:color="auto"/>
      </w:divBdr>
    </w:div>
    <w:div w:id="70933987">
      <w:bodyDiv w:val="1"/>
      <w:marLeft w:val="0"/>
      <w:marRight w:val="0"/>
      <w:marTop w:val="0"/>
      <w:marBottom w:val="0"/>
      <w:divBdr>
        <w:top w:val="none" w:sz="0" w:space="0" w:color="auto"/>
        <w:left w:val="none" w:sz="0" w:space="0" w:color="auto"/>
        <w:bottom w:val="none" w:sz="0" w:space="0" w:color="auto"/>
        <w:right w:val="none" w:sz="0" w:space="0" w:color="auto"/>
      </w:divBdr>
      <w:divsChild>
        <w:div w:id="228805948">
          <w:marLeft w:val="0"/>
          <w:marRight w:val="0"/>
          <w:marTop w:val="0"/>
          <w:marBottom w:val="0"/>
          <w:divBdr>
            <w:top w:val="none" w:sz="0" w:space="0" w:color="auto"/>
            <w:left w:val="none" w:sz="0" w:space="0" w:color="auto"/>
            <w:bottom w:val="none" w:sz="0" w:space="0" w:color="auto"/>
            <w:right w:val="none" w:sz="0" w:space="0" w:color="auto"/>
          </w:divBdr>
          <w:divsChild>
            <w:div w:id="441923304">
              <w:marLeft w:val="0"/>
              <w:marRight w:val="0"/>
              <w:marTop w:val="0"/>
              <w:marBottom w:val="0"/>
              <w:divBdr>
                <w:top w:val="none" w:sz="0" w:space="0" w:color="auto"/>
                <w:left w:val="none" w:sz="0" w:space="0" w:color="auto"/>
                <w:bottom w:val="none" w:sz="0" w:space="0" w:color="auto"/>
                <w:right w:val="none" w:sz="0" w:space="0" w:color="auto"/>
              </w:divBdr>
              <w:divsChild>
                <w:div w:id="43097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06179">
      <w:bodyDiv w:val="1"/>
      <w:marLeft w:val="0"/>
      <w:marRight w:val="0"/>
      <w:marTop w:val="0"/>
      <w:marBottom w:val="0"/>
      <w:divBdr>
        <w:top w:val="none" w:sz="0" w:space="0" w:color="auto"/>
        <w:left w:val="none" w:sz="0" w:space="0" w:color="auto"/>
        <w:bottom w:val="none" w:sz="0" w:space="0" w:color="auto"/>
        <w:right w:val="none" w:sz="0" w:space="0" w:color="auto"/>
      </w:divBdr>
      <w:divsChild>
        <w:div w:id="408231074">
          <w:marLeft w:val="0"/>
          <w:marRight w:val="0"/>
          <w:marTop w:val="0"/>
          <w:marBottom w:val="0"/>
          <w:divBdr>
            <w:top w:val="none" w:sz="0" w:space="0" w:color="auto"/>
            <w:left w:val="none" w:sz="0" w:space="0" w:color="auto"/>
            <w:bottom w:val="none" w:sz="0" w:space="0" w:color="auto"/>
            <w:right w:val="none" w:sz="0" w:space="0" w:color="auto"/>
          </w:divBdr>
          <w:divsChild>
            <w:div w:id="462576327">
              <w:marLeft w:val="0"/>
              <w:marRight w:val="0"/>
              <w:marTop w:val="0"/>
              <w:marBottom w:val="0"/>
              <w:divBdr>
                <w:top w:val="none" w:sz="0" w:space="0" w:color="auto"/>
                <w:left w:val="none" w:sz="0" w:space="0" w:color="auto"/>
                <w:bottom w:val="none" w:sz="0" w:space="0" w:color="auto"/>
                <w:right w:val="none" w:sz="0" w:space="0" w:color="auto"/>
              </w:divBdr>
              <w:divsChild>
                <w:div w:id="14740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79195">
      <w:bodyDiv w:val="1"/>
      <w:marLeft w:val="0"/>
      <w:marRight w:val="0"/>
      <w:marTop w:val="0"/>
      <w:marBottom w:val="0"/>
      <w:divBdr>
        <w:top w:val="none" w:sz="0" w:space="0" w:color="auto"/>
        <w:left w:val="none" w:sz="0" w:space="0" w:color="auto"/>
        <w:bottom w:val="none" w:sz="0" w:space="0" w:color="auto"/>
        <w:right w:val="none" w:sz="0" w:space="0" w:color="auto"/>
      </w:divBdr>
      <w:divsChild>
        <w:div w:id="287050976">
          <w:marLeft w:val="0"/>
          <w:marRight w:val="0"/>
          <w:marTop w:val="0"/>
          <w:marBottom w:val="0"/>
          <w:divBdr>
            <w:top w:val="none" w:sz="0" w:space="0" w:color="auto"/>
            <w:left w:val="none" w:sz="0" w:space="0" w:color="auto"/>
            <w:bottom w:val="none" w:sz="0" w:space="0" w:color="auto"/>
            <w:right w:val="none" w:sz="0" w:space="0" w:color="auto"/>
          </w:divBdr>
          <w:divsChild>
            <w:div w:id="1822697168">
              <w:marLeft w:val="0"/>
              <w:marRight w:val="0"/>
              <w:marTop w:val="0"/>
              <w:marBottom w:val="0"/>
              <w:divBdr>
                <w:top w:val="none" w:sz="0" w:space="0" w:color="auto"/>
                <w:left w:val="none" w:sz="0" w:space="0" w:color="auto"/>
                <w:bottom w:val="none" w:sz="0" w:space="0" w:color="auto"/>
                <w:right w:val="none" w:sz="0" w:space="0" w:color="auto"/>
              </w:divBdr>
              <w:divsChild>
                <w:div w:id="124750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120777">
      <w:bodyDiv w:val="1"/>
      <w:marLeft w:val="0"/>
      <w:marRight w:val="0"/>
      <w:marTop w:val="0"/>
      <w:marBottom w:val="0"/>
      <w:divBdr>
        <w:top w:val="none" w:sz="0" w:space="0" w:color="auto"/>
        <w:left w:val="none" w:sz="0" w:space="0" w:color="auto"/>
        <w:bottom w:val="none" w:sz="0" w:space="0" w:color="auto"/>
        <w:right w:val="none" w:sz="0" w:space="0" w:color="auto"/>
      </w:divBdr>
    </w:div>
    <w:div w:id="373310906">
      <w:bodyDiv w:val="1"/>
      <w:marLeft w:val="0"/>
      <w:marRight w:val="0"/>
      <w:marTop w:val="0"/>
      <w:marBottom w:val="0"/>
      <w:divBdr>
        <w:top w:val="none" w:sz="0" w:space="0" w:color="auto"/>
        <w:left w:val="none" w:sz="0" w:space="0" w:color="auto"/>
        <w:bottom w:val="none" w:sz="0" w:space="0" w:color="auto"/>
        <w:right w:val="none" w:sz="0" w:space="0" w:color="auto"/>
      </w:divBdr>
      <w:divsChild>
        <w:div w:id="1938824204">
          <w:marLeft w:val="0"/>
          <w:marRight w:val="0"/>
          <w:marTop w:val="0"/>
          <w:marBottom w:val="0"/>
          <w:divBdr>
            <w:top w:val="none" w:sz="0" w:space="0" w:color="auto"/>
            <w:left w:val="none" w:sz="0" w:space="0" w:color="auto"/>
            <w:bottom w:val="none" w:sz="0" w:space="0" w:color="auto"/>
            <w:right w:val="none" w:sz="0" w:space="0" w:color="auto"/>
          </w:divBdr>
          <w:divsChild>
            <w:div w:id="1730881442">
              <w:marLeft w:val="0"/>
              <w:marRight w:val="0"/>
              <w:marTop w:val="0"/>
              <w:marBottom w:val="0"/>
              <w:divBdr>
                <w:top w:val="none" w:sz="0" w:space="0" w:color="auto"/>
                <w:left w:val="none" w:sz="0" w:space="0" w:color="auto"/>
                <w:bottom w:val="none" w:sz="0" w:space="0" w:color="auto"/>
                <w:right w:val="none" w:sz="0" w:space="0" w:color="auto"/>
              </w:divBdr>
              <w:divsChild>
                <w:div w:id="24892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371003">
      <w:bodyDiv w:val="1"/>
      <w:marLeft w:val="0"/>
      <w:marRight w:val="0"/>
      <w:marTop w:val="0"/>
      <w:marBottom w:val="0"/>
      <w:divBdr>
        <w:top w:val="none" w:sz="0" w:space="0" w:color="auto"/>
        <w:left w:val="none" w:sz="0" w:space="0" w:color="auto"/>
        <w:bottom w:val="none" w:sz="0" w:space="0" w:color="auto"/>
        <w:right w:val="none" w:sz="0" w:space="0" w:color="auto"/>
      </w:divBdr>
    </w:div>
    <w:div w:id="452290591">
      <w:bodyDiv w:val="1"/>
      <w:marLeft w:val="0"/>
      <w:marRight w:val="0"/>
      <w:marTop w:val="0"/>
      <w:marBottom w:val="0"/>
      <w:divBdr>
        <w:top w:val="none" w:sz="0" w:space="0" w:color="auto"/>
        <w:left w:val="none" w:sz="0" w:space="0" w:color="auto"/>
        <w:bottom w:val="none" w:sz="0" w:space="0" w:color="auto"/>
        <w:right w:val="none" w:sz="0" w:space="0" w:color="auto"/>
      </w:divBdr>
      <w:divsChild>
        <w:div w:id="1176993398">
          <w:marLeft w:val="0"/>
          <w:marRight w:val="0"/>
          <w:marTop w:val="0"/>
          <w:marBottom w:val="0"/>
          <w:divBdr>
            <w:top w:val="none" w:sz="0" w:space="0" w:color="auto"/>
            <w:left w:val="none" w:sz="0" w:space="0" w:color="auto"/>
            <w:bottom w:val="none" w:sz="0" w:space="0" w:color="auto"/>
            <w:right w:val="none" w:sz="0" w:space="0" w:color="auto"/>
          </w:divBdr>
          <w:divsChild>
            <w:div w:id="2129355494">
              <w:marLeft w:val="0"/>
              <w:marRight w:val="0"/>
              <w:marTop w:val="0"/>
              <w:marBottom w:val="0"/>
              <w:divBdr>
                <w:top w:val="none" w:sz="0" w:space="0" w:color="auto"/>
                <w:left w:val="none" w:sz="0" w:space="0" w:color="auto"/>
                <w:bottom w:val="none" w:sz="0" w:space="0" w:color="auto"/>
                <w:right w:val="none" w:sz="0" w:space="0" w:color="auto"/>
              </w:divBdr>
              <w:divsChild>
                <w:div w:id="106549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611452">
      <w:bodyDiv w:val="1"/>
      <w:marLeft w:val="0"/>
      <w:marRight w:val="0"/>
      <w:marTop w:val="0"/>
      <w:marBottom w:val="0"/>
      <w:divBdr>
        <w:top w:val="none" w:sz="0" w:space="0" w:color="auto"/>
        <w:left w:val="none" w:sz="0" w:space="0" w:color="auto"/>
        <w:bottom w:val="none" w:sz="0" w:space="0" w:color="auto"/>
        <w:right w:val="none" w:sz="0" w:space="0" w:color="auto"/>
      </w:divBdr>
    </w:div>
    <w:div w:id="484400956">
      <w:bodyDiv w:val="1"/>
      <w:marLeft w:val="0"/>
      <w:marRight w:val="0"/>
      <w:marTop w:val="0"/>
      <w:marBottom w:val="0"/>
      <w:divBdr>
        <w:top w:val="none" w:sz="0" w:space="0" w:color="auto"/>
        <w:left w:val="none" w:sz="0" w:space="0" w:color="auto"/>
        <w:bottom w:val="none" w:sz="0" w:space="0" w:color="auto"/>
        <w:right w:val="none" w:sz="0" w:space="0" w:color="auto"/>
      </w:divBdr>
    </w:div>
    <w:div w:id="529420245">
      <w:bodyDiv w:val="1"/>
      <w:marLeft w:val="0"/>
      <w:marRight w:val="0"/>
      <w:marTop w:val="0"/>
      <w:marBottom w:val="0"/>
      <w:divBdr>
        <w:top w:val="none" w:sz="0" w:space="0" w:color="auto"/>
        <w:left w:val="none" w:sz="0" w:space="0" w:color="auto"/>
        <w:bottom w:val="none" w:sz="0" w:space="0" w:color="auto"/>
        <w:right w:val="none" w:sz="0" w:space="0" w:color="auto"/>
      </w:divBdr>
      <w:divsChild>
        <w:div w:id="1367944022">
          <w:marLeft w:val="0"/>
          <w:marRight w:val="0"/>
          <w:marTop w:val="0"/>
          <w:marBottom w:val="0"/>
          <w:divBdr>
            <w:top w:val="none" w:sz="0" w:space="0" w:color="auto"/>
            <w:left w:val="none" w:sz="0" w:space="0" w:color="auto"/>
            <w:bottom w:val="none" w:sz="0" w:space="0" w:color="auto"/>
            <w:right w:val="none" w:sz="0" w:space="0" w:color="auto"/>
          </w:divBdr>
          <w:divsChild>
            <w:div w:id="746420965">
              <w:marLeft w:val="0"/>
              <w:marRight w:val="0"/>
              <w:marTop w:val="0"/>
              <w:marBottom w:val="0"/>
              <w:divBdr>
                <w:top w:val="none" w:sz="0" w:space="0" w:color="auto"/>
                <w:left w:val="none" w:sz="0" w:space="0" w:color="auto"/>
                <w:bottom w:val="none" w:sz="0" w:space="0" w:color="auto"/>
                <w:right w:val="none" w:sz="0" w:space="0" w:color="auto"/>
              </w:divBdr>
              <w:divsChild>
                <w:div w:id="118070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582626">
      <w:bodyDiv w:val="1"/>
      <w:marLeft w:val="0"/>
      <w:marRight w:val="0"/>
      <w:marTop w:val="0"/>
      <w:marBottom w:val="0"/>
      <w:divBdr>
        <w:top w:val="none" w:sz="0" w:space="0" w:color="auto"/>
        <w:left w:val="none" w:sz="0" w:space="0" w:color="auto"/>
        <w:bottom w:val="none" w:sz="0" w:space="0" w:color="auto"/>
        <w:right w:val="none" w:sz="0" w:space="0" w:color="auto"/>
      </w:divBdr>
      <w:divsChild>
        <w:div w:id="410812079">
          <w:marLeft w:val="0"/>
          <w:marRight w:val="0"/>
          <w:marTop w:val="0"/>
          <w:marBottom w:val="0"/>
          <w:divBdr>
            <w:top w:val="none" w:sz="0" w:space="0" w:color="auto"/>
            <w:left w:val="none" w:sz="0" w:space="0" w:color="auto"/>
            <w:bottom w:val="none" w:sz="0" w:space="0" w:color="auto"/>
            <w:right w:val="none" w:sz="0" w:space="0" w:color="auto"/>
          </w:divBdr>
          <w:divsChild>
            <w:div w:id="1815097495">
              <w:marLeft w:val="0"/>
              <w:marRight w:val="0"/>
              <w:marTop w:val="0"/>
              <w:marBottom w:val="0"/>
              <w:divBdr>
                <w:top w:val="none" w:sz="0" w:space="0" w:color="auto"/>
                <w:left w:val="none" w:sz="0" w:space="0" w:color="auto"/>
                <w:bottom w:val="none" w:sz="0" w:space="0" w:color="auto"/>
                <w:right w:val="none" w:sz="0" w:space="0" w:color="auto"/>
              </w:divBdr>
              <w:divsChild>
                <w:div w:id="98802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523235">
      <w:bodyDiv w:val="1"/>
      <w:marLeft w:val="0"/>
      <w:marRight w:val="0"/>
      <w:marTop w:val="0"/>
      <w:marBottom w:val="0"/>
      <w:divBdr>
        <w:top w:val="none" w:sz="0" w:space="0" w:color="auto"/>
        <w:left w:val="none" w:sz="0" w:space="0" w:color="auto"/>
        <w:bottom w:val="none" w:sz="0" w:space="0" w:color="auto"/>
        <w:right w:val="none" w:sz="0" w:space="0" w:color="auto"/>
      </w:divBdr>
    </w:div>
    <w:div w:id="702443347">
      <w:bodyDiv w:val="1"/>
      <w:marLeft w:val="0"/>
      <w:marRight w:val="0"/>
      <w:marTop w:val="0"/>
      <w:marBottom w:val="0"/>
      <w:divBdr>
        <w:top w:val="none" w:sz="0" w:space="0" w:color="auto"/>
        <w:left w:val="none" w:sz="0" w:space="0" w:color="auto"/>
        <w:bottom w:val="none" w:sz="0" w:space="0" w:color="auto"/>
        <w:right w:val="none" w:sz="0" w:space="0" w:color="auto"/>
      </w:divBdr>
    </w:div>
    <w:div w:id="742064327">
      <w:bodyDiv w:val="1"/>
      <w:marLeft w:val="0"/>
      <w:marRight w:val="0"/>
      <w:marTop w:val="0"/>
      <w:marBottom w:val="0"/>
      <w:divBdr>
        <w:top w:val="none" w:sz="0" w:space="0" w:color="auto"/>
        <w:left w:val="none" w:sz="0" w:space="0" w:color="auto"/>
        <w:bottom w:val="none" w:sz="0" w:space="0" w:color="auto"/>
        <w:right w:val="none" w:sz="0" w:space="0" w:color="auto"/>
      </w:divBdr>
      <w:divsChild>
        <w:div w:id="687217934">
          <w:marLeft w:val="0"/>
          <w:marRight w:val="0"/>
          <w:marTop w:val="0"/>
          <w:marBottom w:val="0"/>
          <w:divBdr>
            <w:top w:val="none" w:sz="0" w:space="0" w:color="auto"/>
            <w:left w:val="none" w:sz="0" w:space="0" w:color="auto"/>
            <w:bottom w:val="none" w:sz="0" w:space="0" w:color="auto"/>
            <w:right w:val="none" w:sz="0" w:space="0" w:color="auto"/>
          </w:divBdr>
          <w:divsChild>
            <w:div w:id="48308124">
              <w:marLeft w:val="0"/>
              <w:marRight w:val="0"/>
              <w:marTop w:val="0"/>
              <w:marBottom w:val="0"/>
              <w:divBdr>
                <w:top w:val="none" w:sz="0" w:space="0" w:color="auto"/>
                <w:left w:val="none" w:sz="0" w:space="0" w:color="auto"/>
                <w:bottom w:val="none" w:sz="0" w:space="0" w:color="auto"/>
                <w:right w:val="none" w:sz="0" w:space="0" w:color="auto"/>
              </w:divBdr>
              <w:divsChild>
                <w:div w:id="30594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037940">
      <w:bodyDiv w:val="1"/>
      <w:marLeft w:val="0"/>
      <w:marRight w:val="0"/>
      <w:marTop w:val="0"/>
      <w:marBottom w:val="0"/>
      <w:divBdr>
        <w:top w:val="none" w:sz="0" w:space="0" w:color="auto"/>
        <w:left w:val="none" w:sz="0" w:space="0" w:color="auto"/>
        <w:bottom w:val="none" w:sz="0" w:space="0" w:color="auto"/>
        <w:right w:val="none" w:sz="0" w:space="0" w:color="auto"/>
      </w:divBdr>
      <w:divsChild>
        <w:div w:id="1836258296">
          <w:marLeft w:val="0"/>
          <w:marRight w:val="0"/>
          <w:marTop w:val="0"/>
          <w:marBottom w:val="0"/>
          <w:divBdr>
            <w:top w:val="none" w:sz="0" w:space="0" w:color="auto"/>
            <w:left w:val="none" w:sz="0" w:space="0" w:color="auto"/>
            <w:bottom w:val="none" w:sz="0" w:space="0" w:color="auto"/>
            <w:right w:val="none" w:sz="0" w:space="0" w:color="auto"/>
          </w:divBdr>
          <w:divsChild>
            <w:div w:id="1779375025">
              <w:marLeft w:val="0"/>
              <w:marRight w:val="0"/>
              <w:marTop w:val="0"/>
              <w:marBottom w:val="0"/>
              <w:divBdr>
                <w:top w:val="none" w:sz="0" w:space="0" w:color="auto"/>
                <w:left w:val="none" w:sz="0" w:space="0" w:color="auto"/>
                <w:bottom w:val="none" w:sz="0" w:space="0" w:color="auto"/>
                <w:right w:val="none" w:sz="0" w:space="0" w:color="auto"/>
              </w:divBdr>
              <w:divsChild>
                <w:div w:id="198469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326111">
      <w:bodyDiv w:val="1"/>
      <w:marLeft w:val="0"/>
      <w:marRight w:val="0"/>
      <w:marTop w:val="0"/>
      <w:marBottom w:val="0"/>
      <w:divBdr>
        <w:top w:val="none" w:sz="0" w:space="0" w:color="auto"/>
        <w:left w:val="none" w:sz="0" w:space="0" w:color="auto"/>
        <w:bottom w:val="none" w:sz="0" w:space="0" w:color="auto"/>
        <w:right w:val="none" w:sz="0" w:space="0" w:color="auto"/>
      </w:divBdr>
    </w:div>
    <w:div w:id="848981757">
      <w:bodyDiv w:val="1"/>
      <w:marLeft w:val="0"/>
      <w:marRight w:val="0"/>
      <w:marTop w:val="0"/>
      <w:marBottom w:val="0"/>
      <w:divBdr>
        <w:top w:val="none" w:sz="0" w:space="0" w:color="auto"/>
        <w:left w:val="none" w:sz="0" w:space="0" w:color="auto"/>
        <w:bottom w:val="none" w:sz="0" w:space="0" w:color="auto"/>
        <w:right w:val="none" w:sz="0" w:space="0" w:color="auto"/>
      </w:divBdr>
    </w:div>
    <w:div w:id="865555977">
      <w:bodyDiv w:val="1"/>
      <w:marLeft w:val="0"/>
      <w:marRight w:val="0"/>
      <w:marTop w:val="0"/>
      <w:marBottom w:val="0"/>
      <w:divBdr>
        <w:top w:val="none" w:sz="0" w:space="0" w:color="auto"/>
        <w:left w:val="none" w:sz="0" w:space="0" w:color="auto"/>
        <w:bottom w:val="none" w:sz="0" w:space="0" w:color="auto"/>
        <w:right w:val="none" w:sz="0" w:space="0" w:color="auto"/>
      </w:divBdr>
    </w:div>
    <w:div w:id="901017461">
      <w:bodyDiv w:val="1"/>
      <w:marLeft w:val="0"/>
      <w:marRight w:val="0"/>
      <w:marTop w:val="0"/>
      <w:marBottom w:val="0"/>
      <w:divBdr>
        <w:top w:val="none" w:sz="0" w:space="0" w:color="auto"/>
        <w:left w:val="none" w:sz="0" w:space="0" w:color="auto"/>
        <w:bottom w:val="none" w:sz="0" w:space="0" w:color="auto"/>
        <w:right w:val="none" w:sz="0" w:space="0" w:color="auto"/>
      </w:divBdr>
      <w:divsChild>
        <w:div w:id="1777824217">
          <w:marLeft w:val="0"/>
          <w:marRight w:val="0"/>
          <w:marTop w:val="0"/>
          <w:marBottom w:val="0"/>
          <w:divBdr>
            <w:top w:val="none" w:sz="0" w:space="0" w:color="auto"/>
            <w:left w:val="none" w:sz="0" w:space="0" w:color="auto"/>
            <w:bottom w:val="none" w:sz="0" w:space="0" w:color="auto"/>
            <w:right w:val="none" w:sz="0" w:space="0" w:color="auto"/>
          </w:divBdr>
          <w:divsChild>
            <w:div w:id="1871645212">
              <w:marLeft w:val="0"/>
              <w:marRight w:val="0"/>
              <w:marTop w:val="0"/>
              <w:marBottom w:val="0"/>
              <w:divBdr>
                <w:top w:val="none" w:sz="0" w:space="0" w:color="auto"/>
                <w:left w:val="none" w:sz="0" w:space="0" w:color="auto"/>
                <w:bottom w:val="none" w:sz="0" w:space="0" w:color="auto"/>
                <w:right w:val="none" w:sz="0" w:space="0" w:color="auto"/>
              </w:divBdr>
              <w:divsChild>
                <w:div w:id="77702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959256">
      <w:bodyDiv w:val="1"/>
      <w:marLeft w:val="0"/>
      <w:marRight w:val="0"/>
      <w:marTop w:val="0"/>
      <w:marBottom w:val="0"/>
      <w:divBdr>
        <w:top w:val="none" w:sz="0" w:space="0" w:color="auto"/>
        <w:left w:val="none" w:sz="0" w:space="0" w:color="auto"/>
        <w:bottom w:val="none" w:sz="0" w:space="0" w:color="auto"/>
        <w:right w:val="none" w:sz="0" w:space="0" w:color="auto"/>
      </w:divBdr>
      <w:divsChild>
        <w:div w:id="1691449364">
          <w:marLeft w:val="0"/>
          <w:marRight w:val="0"/>
          <w:marTop w:val="0"/>
          <w:marBottom w:val="0"/>
          <w:divBdr>
            <w:top w:val="none" w:sz="0" w:space="0" w:color="auto"/>
            <w:left w:val="none" w:sz="0" w:space="0" w:color="auto"/>
            <w:bottom w:val="none" w:sz="0" w:space="0" w:color="auto"/>
            <w:right w:val="none" w:sz="0" w:space="0" w:color="auto"/>
          </w:divBdr>
          <w:divsChild>
            <w:div w:id="575432794">
              <w:marLeft w:val="0"/>
              <w:marRight w:val="0"/>
              <w:marTop w:val="0"/>
              <w:marBottom w:val="0"/>
              <w:divBdr>
                <w:top w:val="none" w:sz="0" w:space="0" w:color="auto"/>
                <w:left w:val="none" w:sz="0" w:space="0" w:color="auto"/>
                <w:bottom w:val="none" w:sz="0" w:space="0" w:color="auto"/>
                <w:right w:val="none" w:sz="0" w:space="0" w:color="auto"/>
              </w:divBdr>
              <w:divsChild>
                <w:div w:id="97178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232769">
      <w:bodyDiv w:val="1"/>
      <w:marLeft w:val="0"/>
      <w:marRight w:val="0"/>
      <w:marTop w:val="0"/>
      <w:marBottom w:val="0"/>
      <w:divBdr>
        <w:top w:val="none" w:sz="0" w:space="0" w:color="auto"/>
        <w:left w:val="none" w:sz="0" w:space="0" w:color="auto"/>
        <w:bottom w:val="none" w:sz="0" w:space="0" w:color="auto"/>
        <w:right w:val="none" w:sz="0" w:space="0" w:color="auto"/>
      </w:divBdr>
    </w:div>
    <w:div w:id="1391878529">
      <w:bodyDiv w:val="1"/>
      <w:marLeft w:val="0"/>
      <w:marRight w:val="0"/>
      <w:marTop w:val="0"/>
      <w:marBottom w:val="0"/>
      <w:divBdr>
        <w:top w:val="none" w:sz="0" w:space="0" w:color="auto"/>
        <w:left w:val="none" w:sz="0" w:space="0" w:color="auto"/>
        <w:bottom w:val="none" w:sz="0" w:space="0" w:color="auto"/>
        <w:right w:val="none" w:sz="0" w:space="0" w:color="auto"/>
      </w:divBdr>
      <w:divsChild>
        <w:div w:id="636640341">
          <w:marLeft w:val="0"/>
          <w:marRight w:val="0"/>
          <w:marTop w:val="0"/>
          <w:marBottom w:val="0"/>
          <w:divBdr>
            <w:top w:val="none" w:sz="0" w:space="0" w:color="auto"/>
            <w:left w:val="none" w:sz="0" w:space="0" w:color="auto"/>
            <w:bottom w:val="none" w:sz="0" w:space="0" w:color="auto"/>
            <w:right w:val="none" w:sz="0" w:space="0" w:color="auto"/>
          </w:divBdr>
          <w:divsChild>
            <w:div w:id="622544161">
              <w:marLeft w:val="0"/>
              <w:marRight w:val="0"/>
              <w:marTop w:val="0"/>
              <w:marBottom w:val="0"/>
              <w:divBdr>
                <w:top w:val="none" w:sz="0" w:space="0" w:color="auto"/>
                <w:left w:val="none" w:sz="0" w:space="0" w:color="auto"/>
                <w:bottom w:val="none" w:sz="0" w:space="0" w:color="auto"/>
                <w:right w:val="none" w:sz="0" w:space="0" w:color="auto"/>
              </w:divBdr>
              <w:divsChild>
                <w:div w:id="88633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906445">
      <w:bodyDiv w:val="1"/>
      <w:marLeft w:val="0"/>
      <w:marRight w:val="0"/>
      <w:marTop w:val="0"/>
      <w:marBottom w:val="0"/>
      <w:divBdr>
        <w:top w:val="none" w:sz="0" w:space="0" w:color="auto"/>
        <w:left w:val="none" w:sz="0" w:space="0" w:color="auto"/>
        <w:bottom w:val="none" w:sz="0" w:space="0" w:color="auto"/>
        <w:right w:val="none" w:sz="0" w:space="0" w:color="auto"/>
      </w:divBdr>
    </w:div>
    <w:div w:id="1463616258">
      <w:bodyDiv w:val="1"/>
      <w:marLeft w:val="0"/>
      <w:marRight w:val="0"/>
      <w:marTop w:val="0"/>
      <w:marBottom w:val="0"/>
      <w:divBdr>
        <w:top w:val="none" w:sz="0" w:space="0" w:color="auto"/>
        <w:left w:val="none" w:sz="0" w:space="0" w:color="auto"/>
        <w:bottom w:val="none" w:sz="0" w:space="0" w:color="auto"/>
        <w:right w:val="none" w:sz="0" w:space="0" w:color="auto"/>
      </w:divBdr>
    </w:div>
    <w:div w:id="1470630543">
      <w:bodyDiv w:val="1"/>
      <w:marLeft w:val="0"/>
      <w:marRight w:val="0"/>
      <w:marTop w:val="0"/>
      <w:marBottom w:val="0"/>
      <w:divBdr>
        <w:top w:val="none" w:sz="0" w:space="0" w:color="auto"/>
        <w:left w:val="none" w:sz="0" w:space="0" w:color="auto"/>
        <w:bottom w:val="none" w:sz="0" w:space="0" w:color="auto"/>
        <w:right w:val="none" w:sz="0" w:space="0" w:color="auto"/>
      </w:divBdr>
      <w:divsChild>
        <w:div w:id="986931399">
          <w:marLeft w:val="0"/>
          <w:marRight w:val="0"/>
          <w:marTop w:val="0"/>
          <w:marBottom w:val="0"/>
          <w:divBdr>
            <w:top w:val="none" w:sz="0" w:space="0" w:color="auto"/>
            <w:left w:val="none" w:sz="0" w:space="0" w:color="auto"/>
            <w:bottom w:val="none" w:sz="0" w:space="0" w:color="auto"/>
            <w:right w:val="none" w:sz="0" w:space="0" w:color="auto"/>
          </w:divBdr>
          <w:divsChild>
            <w:div w:id="449128078">
              <w:marLeft w:val="0"/>
              <w:marRight w:val="0"/>
              <w:marTop w:val="0"/>
              <w:marBottom w:val="0"/>
              <w:divBdr>
                <w:top w:val="none" w:sz="0" w:space="0" w:color="auto"/>
                <w:left w:val="none" w:sz="0" w:space="0" w:color="auto"/>
                <w:bottom w:val="none" w:sz="0" w:space="0" w:color="auto"/>
                <w:right w:val="none" w:sz="0" w:space="0" w:color="auto"/>
              </w:divBdr>
              <w:divsChild>
                <w:div w:id="23521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054769">
      <w:bodyDiv w:val="1"/>
      <w:marLeft w:val="0"/>
      <w:marRight w:val="0"/>
      <w:marTop w:val="0"/>
      <w:marBottom w:val="0"/>
      <w:divBdr>
        <w:top w:val="none" w:sz="0" w:space="0" w:color="auto"/>
        <w:left w:val="none" w:sz="0" w:space="0" w:color="auto"/>
        <w:bottom w:val="none" w:sz="0" w:space="0" w:color="auto"/>
        <w:right w:val="none" w:sz="0" w:space="0" w:color="auto"/>
      </w:divBdr>
      <w:divsChild>
        <w:div w:id="1433283609">
          <w:marLeft w:val="0"/>
          <w:marRight w:val="0"/>
          <w:marTop w:val="0"/>
          <w:marBottom w:val="0"/>
          <w:divBdr>
            <w:top w:val="none" w:sz="0" w:space="0" w:color="auto"/>
            <w:left w:val="none" w:sz="0" w:space="0" w:color="auto"/>
            <w:bottom w:val="none" w:sz="0" w:space="0" w:color="auto"/>
            <w:right w:val="none" w:sz="0" w:space="0" w:color="auto"/>
          </w:divBdr>
          <w:divsChild>
            <w:div w:id="1511799207">
              <w:marLeft w:val="0"/>
              <w:marRight w:val="0"/>
              <w:marTop w:val="0"/>
              <w:marBottom w:val="0"/>
              <w:divBdr>
                <w:top w:val="none" w:sz="0" w:space="0" w:color="auto"/>
                <w:left w:val="none" w:sz="0" w:space="0" w:color="auto"/>
                <w:bottom w:val="none" w:sz="0" w:space="0" w:color="auto"/>
                <w:right w:val="none" w:sz="0" w:space="0" w:color="auto"/>
              </w:divBdr>
              <w:divsChild>
                <w:div w:id="64285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406578">
      <w:bodyDiv w:val="1"/>
      <w:marLeft w:val="0"/>
      <w:marRight w:val="0"/>
      <w:marTop w:val="0"/>
      <w:marBottom w:val="0"/>
      <w:divBdr>
        <w:top w:val="none" w:sz="0" w:space="0" w:color="auto"/>
        <w:left w:val="none" w:sz="0" w:space="0" w:color="auto"/>
        <w:bottom w:val="none" w:sz="0" w:space="0" w:color="auto"/>
        <w:right w:val="none" w:sz="0" w:space="0" w:color="auto"/>
      </w:divBdr>
      <w:divsChild>
        <w:div w:id="361512380">
          <w:marLeft w:val="0"/>
          <w:marRight w:val="0"/>
          <w:marTop w:val="0"/>
          <w:marBottom w:val="0"/>
          <w:divBdr>
            <w:top w:val="none" w:sz="0" w:space="0" w:color="auto"/>
            <w:left w:val="none" w:sz="0" w:space="0" w:color="auto"/>
            <w:bottom w:val="none" w:sz="0" w:space="0" w:color="auto"/>
            <w:right w:val="none" w:sz="0" w:space="0" w:color="auto"/>
          </w:divBdr>
          <w:divsChild>
            <w:div w:id="249043393">
              <w:marLeft w:val="0"/>
              <w:marRight w:val="0"/>
              <w:marTop w:val="0"/>
              <w:marBottom w:val="0"/>
              <w:divBdr>
                <w:top w:val="none" w:sz="0" w:space="0" w:color="auto"/>
                <w:left w:val="none" w:sz="0" w:space="0" w:color="auto"/>
                <w:bottom w:val="none" w:sz="0" w:space="0" w:color="auto"/>
                <w:right w:val="none" w:sz="0" w:space="0" w:color="auto"/>
              </w:divBdr>
              <w:divsChild>
                <w:div w:id="39401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076730">
      <w:bodyDiv w:val="1"/>
      <w:marLeft w:val="0"/>
      <w:marRight w:val="0"/>
      <w:marTop w:val="0"/>
      <w:marBottom w:val="0"/>
      <w:divBdr>
        <w:top w:val="none" w:sz="0" w:space="0" w:color="auto"/>
        <w:left w:val="none" w:sz="0" w:space="0" w:color="auto"/>
        <w:bottom w:val="none" w:sz="0" w:space="0" w:color="auto"/>
        <w:right w:val="none" w:sz="0" w:space="0" w:color="auto"/>
      </w:divBdr>
    </w:div>
    <w:div w:id="1686781406">
      <w:bodyDiv w:val="1"/>
      <w:marLeft w:val="0"/>
      <w:marRight w:val="0"/>
      <w:marTop w:val="0"/>
      <w:marBottom w:val="0"/>
      <w:divBdr>
        <w:top w:val="none" w:sz="0" w:space="0" w:color="auto"/>
        <w:left w:val="none" w:sz="0" w:space="0" w:color="auto"/>
        <w:bottom w:val="none" w:sz="0" w:space="0" w:color="auto"/>
        <w:right w:val="none" w:sz="0" w:space="0" w:color="auto"/>
      </w:divBdr>
    </w:div>
    <w:div w:id="1755711396">
      <w:bodyDiv w:val="1"/>
      <w:marLeft w:val="0"/>
      <w:marRight w:val="0"/>
      <w:marTop w:val="0"/>
      <w:marBottom w:val="0"/>
      <w:divBdr>
        <w:top w:val="none" w:sz="0" w:space="0" w:color="auto"/>
        <w:left w:val="none" w:sz="0" w:space="0" w:color="auto"/>
        <w:bottom w:val="none" w:sz="0" w:space="0" w:color="auto"/>
        <w:right w:val="none" w:sz="0" w:space="0" w:color="auto"/>
      </w:divBdr>
    </w:div>
    <w:div w:id="1756050764">
      <w:bodyDiv w:val="1"/>
      <w:marLeft w:val="0"/>
      <w:marRight w:val="0"/>
      <w:marTop w:val="0"/>
      <w:marBottom w:val="0"/>
      <w:divBdr>
        <w:top w:val="none" w:sz="0" w:space="0" w:color="auto"/>
        <w:left w:val="none" w:sz="0" w:space="0" w:color="auto"/>
        <w:bottom w:val="none" w:sz="0" w:space="0" w:color="auto"/>
        <w:right w:val="none" w:sz="0" w:space="0" w:color="auto"/>
      </w:divBdr>
    </w:div>
    <w:div w:id="1868326518">
      <w:bodyDiv w:val="1"/>
      <w:marLeft w:val="0"/>
      <w:marRight w:val="0"/>
      <w:marTop w:val="0"/>
      <w:marBottom w:val="0"/>
      <w:divBdr>
        <w:top w:val="none" w:sz="0" w:space="0" w:color="auto"/>
        <w:left w:val="none" w:sz="0" w:space="0" w:color="auto"/>
        <w:bottom w:val="none" w:sz="0" w:space="0" w:color="auto"/>
        <w:right w:val="none" w:sz="0" w:space="0" w:color="auto"/>
      </w:divBdr>
    </w:div>
    <w:div w:id="1875771559">
      <w:bodyDiv w:val="1"/>
      <w:marLeft w:val="0"/>
      <w:marRight w:val="0"/>
      <w:marTop w:val="0"/>
      <w:marBottom w:val="0"/>
      <w:divBdr>
        <w:top w:val="none" w:sz="0" w:space="0" w:color="auto"/>
        <w:left w:val="none" w:sz="0" w:space="0" w:color="auto"/>
        <w:bottom w:val="none" w:sz="0" w:space="0" w:color="auto"/>
        <w:right w:val="none" w:sz="0" w:space="0" w:color="auto"/>
      </w:divBdr>
    </w:div>
    <w:div w:id="1888639954">
      <w:bodyDiv w:val="1"/>
      <w:marLeft w:val="0"/>
      <w:marRight w:val="0"/>
      <w:marTop w:val="0"/>
      <w:marBottom w:val="0"/>
      <w:divBdr>
        <w:top w:val="none" w:sz="0" w:space="0" w:color="auto"/>
        <w:left w:val="none" w:sz="0" w:space="0" w:color="auto"/>
        <w:bottom w:val="none" w:sz="0" w:space="0" w:color="auto"/>
        <w:right w:val="none" w:sz="0" w:space="0" w:color="auto"/>
      </w:divBdr>
    </w:div>
    <w:div w:id="1925382975">
      <w:bodyDiv w:val="1"/>
      <w:marLeft w:val="0"/>
      <w:marRight w:val="0"/>
      <w:marTop w:val="0"/>
      <w:marBottom w:val="0"/>
      <w:divBdr>
        <w:top w:val="none" w:sz="0" w:space="0" w:color="auto"/>
        <w:left w:val="none" w:sz="0" w:space="0" w:color="auto"/>
        <w:bottom w:val="none" w:sz="0" w:space="0" w:color="auto"/>
        <w:right w:val="none" w:sz="0" w:space="0" w:color="auto"/>
      </w:divBdr>
    </w:div>
    <w:div w:id="1981573918">
      <w:bodyDiv w:val="1"/>
      <w:marLeft w:val="0"/>
      <w:marRight w:val="0"/>
      <w:marTop w:val="0"/>
      <w:marBottom w:val="0"/>
      <w:divBdr>
        <w:top w:val="none" w:sz="0" w:space="0" w:color="auto"/>
        <w:left w:val="none" w:sz="0" w:space="0" w:color="auto"/>
        <w:bottom w:val="none" w:sz="0" w:space="0" w:color="auto"/>
        <w:right w:val="none" w:sz="0" w:space="0" w:color="auto"/>
      </w:divBdr>
    </w:div>
    <w:div w:id="2044790661">
      <w:bodyDiv w:val="1"/>
      <w:marLeft w:val="0"/>
      <w:marRight w:val="0"/>
      <w:marTop w:val="0"/>
      <w:marBottom w:val="0"/>
      <w:divBdr>
        <w:top w:val="none" w:sz="0" w:space="0" w:color="auto"/>
        <w:left w:val="none" w:sz="0" w:space="0" w:color="auto"/>
        <w:bottom w:val="none" w:sz="0" w:space="0" w:color="auto"/>
        <w:right w:val="none" w:sz="0" w:space="0" w:color="auto"/>
      </w:divBdr>
      <w:divsChild>
        <w:div w:id="1978533625">
          <w:marLeft w:val="0"/>
          <w:marRight w:val="0"/>
          <w:marTop w:val="0"/>
          <w:marBottom w:val="0"/>
          <w:divBdr>
            <w:top w:val="none" w:sz="0" w:space="0" w:color="auto"/>
            <w:left w:val="none" w:sz="0" w:space="0" w:color="auto"/>
            <w:bottom w:val="none" w:sz="0" w:space="0" w:color="auto"/>
            <w:right w:val="none" w:sz="0" w:space="0" w:color="auto"/>
          </w:divBdr>
          <w:divsChild>
            <w:div w:id="995718812">
              <w:marLeft w:val="0"/>
              <w:marRight w:val="0"/>
              <w:marTop w:val="0"/>
              <w:marBottom w:val="0"/>
              <w:divBdr>
                <w:top w:val="none" w:sz="0" w:space="0" w:color="auto"/>
                <w:left w:val="none" w:sz="0" w:space="0" w:color="auto"/>
                <w:bottom w:val="none" w:sz="0" w:space="0" w:color="auto"/>
                <w:right w:val="none" w:sz="0" w:space="0" w:color="auto"/>
              </w:divBdr>
              <w:divsChild>
                <w:div w:id="57424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987C38-8039-FC4F-B435-E19340316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23</Pages>
  <Words>12372</Words>
  <Characters>70521</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274</cp:revision>
  <dcterms:created xsi:type="dcterms:W3CDTF">2022-12-07T20:14:00Z</dcterms:created>
  <dcterms:modified xsi:type="dcterms:W3CDTF">2023-01-0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5Nygvv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